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F7018E" w14:textId="7F98E5A8" w:rsidR="009C0389" w:rsidRDefault="0054065A">
      <w:r>
        <w:rPr>
          <w:b/>
        </w:rPr>
        <w:t>S</w:t>
      </w:r>
      <w:r w:rsidR="009C0389" w:rsidRPr="00D954C3">
        <w:rPr>
          <w:b/>
        </w:rPr>
        <w:t>2</w:t>
      </w:r>
      <w:r w:rsidR="003D7263">
        <w:rPr>
          <w:b/>
        </w:rPr>
        <w:t xml:space="preserve"> Table</w:t>
      </w:r>
      <w:r w:rsidR="009C0389" w:rsidRPr="00D954C3">
        <w:rPr>
          <w:b/>
        </w:rPr>
        <w:t>:</w:t>
      </w:r>
      <w:r w:rsidR="009C0389">
        <w:t xml:space="preserve"> </w:t>
      </w:r>
      <w:r w:rsidR="00D954C3">
        <w:t>Citations in non-English or French language that were excluded during abstract reviews.</w:t>
      </w:r>
    </w:p>
    <w:p w14:paraId="03C3138E" w14:textId="77777777" w:rsidR="009C0389" w:rsidRDefault="009C0389"/>
    <w:tbl>
      <w:tblPr>
        <w:tblStyle w:val="TableGrid"/>
        <w:tblW w:w="14879" w:type="dxa"/>
        <w:tblLayout w:type="fixed"/>
        <w:tblLook w:val="04A0" w:firstRow="1" w:lastRow="0" w:firstColumn="1" w:lastColumn="0" w:noHBand="0" w:noVBand="1"/>
      </w:tblPr>
      <w:tblGrid>
        <w:gridCol w:w="460"/>
        <w:gridCol w:w="2370"/>
        <w:gridCol w:w="6096"/>
        <w:gridCol w:w="4394"/>
        <w:gridCol w:w="1559"/>
      </w:tblGrid>
      <w:tr w:rsidR="00D954C3" w:rsidRPr="0065762A" w14:paraId="1E83393D" w14:textId="77777777" w:rsidTr="00D954C3">
        <w:trPr>
          <w:trHeight w:val="260"/>
        </w:trPr>
        <w:tc>
          <w:tcPr>
            <w:tcW w:w="460" w:type="dxa"/>
          </w:tcPr>
          <w:p w14:paraId="347BCD0E" w14:textId="77777777" w:rsidR="00D954C3" w:rsidRDefault="00D954C3" w:rsidP="0065762A">
            <w:pPr>
              <w:rPr>
                <w:b/>
                <w:bCs/>
              </w:rPr>
            </w:pPr>
          </w:p>
        </w:tc>
        <w:tc>
          <w:tcPr>
            <w:tcW w:w="2370" w:type="dxa"/>
            <w:noWrap/>
            <w:hideMark/>
          </w:tcPr>
          <w:p w14:paraId="2489ACD9" w14:textId="1D006DAA" w:rsidR="00D954C3" w:rsidRPr="0065762A" w:rsidRDefault="00D954C3" w:rsidP="0065762A">
            <w:pPr>
              <w:rPr>
                <w:b/>
                <w:bCs/>
              </w:rPr>
            </w:pPr>
            <w:r>
              <w:rPr>
                <w:b/>
                <w:bCs/>
              </w:rPr>
              <w:t>First Author</w:t>
            </w:r>
          </w:p>
        </w:tc>
        <w:tc>
          <w:tcPr>
            <w:tcW w:w="6096" w:type="dxa"/>
            <w:noWrap/>
            <w:hideMark/>
          </w:tcPr>
          <w:p w14:paraId="50B8D1E7" w14:textId="371444F7" w:rsidR="00D954C3" w:rsidRPr="0065762A" w:rsidRDefault="00D954C3" w:rsidP="009C0389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Title</w:t>
            </w:r>
          </w:p>
        </w:tc>
        <w:tc>
          <w:tcPr>
            <w:tcW w:w="4394" w:type="dxa"/>
            <w:noWrap/>
            <w:hideMark/>
          </w:tcPr>
          <w:p w14:paraId="5D597949" w14:textId="732C92B1" w:rsidR="00D954C3" w:rsidRPr="0065762A" w:rsidRDefault="00D954C3" w:rsidP="009C0389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itation</w:t>
            </w:r>
          </w:p>
        </w:tc>
        <w:tc>
          <w:tcPr>
            <w:tcW w:w="1559" w:type="dxa"/>
            <w:noWrap/>
            <w:hideMark/>
          </w:tcPr>
          <w:p w14:paraId="4C8ED4B6" w14:textId="77777777" w:rsidR="00D954C3" w:rsidRPr="0065762A" w:rsidRDefault="00D954C3" w:rsidP="009C0389">
            <w:pPr>
              <w:jc w:val="center"/>
              <w:rPr>
                <w:b/>
                <w:bCs/>
              </w:rPr>
            </w:pPr>
            <w:r w:rsidRPr="0065762A">
              <w:rPr>
                <w:b/>
                <w:bCs/>
              </w:rPr>
              <w:t>Language</w:t>
            </w:r>
          </w:p>
        </w:tc>
      </w:tr>
      <w:tr w:rsidR="00D954C3" w:rsidRPr="0065762A" w14:paraId="54FD5738" w14:textId="77777777" w:rsidTr="00D954C3">
        <w:trPr>
          <w:trHeight w:val="681"/>
        </w:trPr>
        <w:tc>
          <w:tcPr>
            <w:tcW w:w="460" w:type="dxa"/>
          </w:tcPr>
          <w:p w14:paraId="32292209" w14:textId="437CE836" w:rsidR="00D954C3" w:rsidRPr="0065762A" w:rsidRDefault="00D954C3">
            <w:r>
              <w:t>1</w:t>
            </w:r>
          </w:p>
        </w:tc>
        <w:tc>
          <w:tcPr>
            <w:tcW w:w="2370" w:type="dxa"/>
            <w:hideMark/>
          </w:tcPr>
          <w:p w14:paraId="2926C70A" w14:textId="1C7F7779" w:rsidR="00D954C3" w:rsidRPr="0065762A" w:rsidRDefault="00D954C3">
            <w:r w:rsidRPr="0065762A">
              <w:t xml:space="preserve">Dai </w:t>
            </w:r>
            <w:r w:rsidR="004C7B3E">
              <w:t>et. al.</w:t>
            </w:r>
            <w:r w:rsidR="002F17A1">
              <w:fldChar w:fldCharType="begin"/>
            </w:r>
            <w:r w:rsidR="002F17A1">
              <w:instrText xml:space="preserve"> ADDIN EN.CITE &lt;EndNote&gt;&lt;Cite&gt;&lt;Author&gt;Dai&lt;/Author&gt;&lt;Year&gt;2006&lt;/Year&gt;&lt;RecNum&gt;57694&lt;/RecNum&gt;&lt;DisplayText&gt;[1]&lt;/DisplayText&gt;&lt;record&gt;&lt;rec-number&gt;57694&lt;/rec-number&gt;&lt;foreign-keys&gt;&lt;key app="EN" db-id="w0fraw0ahvast5ezsxm55vde9esatwxaf05w" timestamp="1534029312"&gt;57694&lt;/key&gt;&lt;/foreign-keys&gt;&lt;ref-type name="Journal Article"&gt;17&lt;/ref-type&gt;&lt;contributors&gt;&lt;authors&gt;&lt;author&gt;Dai, L.&lt;/author&gt;&lt;author&gt;Zhou, G. X.&lt;/author&gt;&lt;author&gt;Miao, L.&lt;/author&gt;&lt;author&gt;Zhu, J.&lt;/author&gt;&lt;author&gt;Wang, Y. P.&lt;/author&gt;&lt;author&gt;Liang, J.&lt;/author&gt;&lt;/authors&gt;&lt;/contributors&gt;&lt;auth-address&gt;National Center for Birth Defects Monitoring, the West China Second Hospital, Sichuan University, Chengdu 610041, China.&lt;/auth-address&gt;&lt;titles&gt;&lt;title&gt;[Prevalence analysis on congenital hydrocephalus in Chinese perinatal from 1996 to 2004]&lt;/title&gt;&lt;secondary-title&gt;Zhonghua Yu Fang Yi Xue Za Zhi&lt;/secondary-title&gt;&lt;/titles&gt;&lt;periodical&gt;&lt;full-title&gt;Zhonghua Yu Fang Yi Xue Za Zhi&lt;/full-title&gt;&lt;/periodical&gt;&lt;pages&gt;180-3&lt;/pages&gt;&lt;volume&gt;40&lt;/volume&gt;&lt;number&gt;3&lt;/number&gt;&lt;edition&gt;2006/07/14&lt;/edition&gt;&lt;keywords&gt;&lt;keyword&gt;China/epidemiology&lt;/keyword&gt;&lt;keyword&gt;Congenital Abnormalities/epidemiology&lt;/keyword&gt;&lt;keyword&gt;Female&lt;/keyword&gt;&lt;keyword&gt;Fetal Death&lt;/keyword&gt;&lt;keyword&gt;Humans&lt;/keyword&gt;&lt;keyword&gt;Hydrocephalus/*epidemiology&lt;/keyword&gt;&lt;keyword&gt;Infant, Newborn&lt;/keyword&gt;&lt;keyword&gt;Male&lt;/keyword&gt;&lt;keyword&gt;Pregnancy&lt;/keyword&gt;&lt;keyword&gt;Pregnancy Trimester, Second&lt;/keyword&gt;&lt;keyword&gt;Pregnancy Trimester, Third&lt;/keyword&gt;&lt;keyword&gt;Prevalence&lt;/keyword&gt;&lt;keyword&gt;Rural Population&lt;/keyword&gt;&lt;keyword&gt;Urban Population&lt;/keyword&gt;&lt;/keywords&gt;&lt;dates&gt;&lt;year&gt;2006&lt;/year&gt;&lt;pub-dates&gt;&lt;date&gt;May&lt;/date&gt;&lt;/pub-dates&gt;&lt;/dates&gt;&lt;isbn&gt;0253-9624 (Print)&amp;#xD;0253-9624 (Linking)&lt;/isbn&gt;&lt;accession-num&gt;16836884&lt;/accession-num&gt;&lt;urls&gt;&lt;related-urls&gt;&lt;url&gt;https://www.ncbi.nlm.nih.gov/pubmed/16836884&lt;/url&gt;&lt;/related-urls&gt;&lt;/urls&gt;&lt;/record&gt;&lt;/Cite&gt;&lt;/EndNote&gt;</w:instrText>
            </w:r>
            <w:r w:rsidR="002F17A1">
              <w:fldChar w:fldCharType="separate"/>
            </w:r>
            <w:r w:rsidR="002F17A1">
              <w:rPr>
                <w:noProof/>
              </w:rPr>
              <w:t>[1]</w:t>
            </w:r>
            <w:r w:rsidR="002F17A1">
              <w:fldChar w:fldCharType="end"/>
            </w:r>
          </w:p>
        </w:tc>
        <w:tc>
          <w:tcPr>
            <w:tcW w:w="6096" w:type="dxa"/>
            <w:hideMark/>
          </w:tcPr>
          <w:p w14:paraId="4FAE91AA" w14:textId="2B25AC94" w:rsidR="00D954C3" w:rsidRPr="0065762A" w:rsidRDefault="00D954C3">
            <w:r w:rsidRPr="0065762A">
              <w:t>[Prevalence analysis on congenital hydrocephalus in Chinese perinatal from 1996 to 2004].</w:t>
            </w:r>
          </w:p>
        </w:tc>
        <w:tc>
          <w:tcPr>
            <w:tcW w:w="4394" w:type="dxa"/>
            <w:hideMark/>
          </w:tcPr>
          <w:p w14:paraId="77170816" w14:textId="77777777" w:rsidR="00D954C3" w:rsidRPr="0065762A" w:rsidRDefault="00D954C3">
            <w:r w:rsidRPr="0065762A">
              <w:t>Chung-Hua Yu Fang i Hsueh Tsa Chih [Chinese Journal of Preventive Medicine]. 40(3):180-3, 2006 May.</w:t>
            </w:r>
          </w:p>
        </w:tc>
        <w:tc>
          <w:tcPr>
            <w:tcW w:w="1559" w:type="dxa"/>
            <w:hideMark/>
          </w:tcPr>
          <w:p w14:paraId="499E3252" w14:textId="77777777" w:rsidR="00D954C3" w:rsidRPr="0065762A" w:rsidRDefault="00D954C3">
            <w:r w:rsidRPr="0065762A">
              <w:t>Chinese</w:t>
            </w:r>
          </w:p>
        </w:tc>
      </w:tr>
      <w:tr w:rsidR="00D954C3" w:rsidRPr="0065762A" w14:paraId="686E8314" w14:textId="77777777" w:rsidTr="00D954C3">
        <w:trPr>
          <w:trHeight w:val="705"/>
        </w:trPr>
        <w:tc>
          <w:tcPr>
            <w:tcW w:w="460" w:type="dxa"/>
          </w:tcPr>
          <w:p w14:paraId="26CFD843" w14:textId="29E5449F" w:rsidR="00D954C3" w:rsidRPr="0065762A" w:rsidRDefault="00D954C3">
            <w:r>
              <w:t>2</w:t>
            </w:r>
          </w:p>
        </w:tc>
        <w:tc>
          <w:tcPr>
            <w:tcW w:w="2370" w:type="dxa"/>
            <w:hideMark/>
          </w:tcPr>
          <w:p w14:paraId="1607DA9C" w14:textId="23E546AD" w:rsidR="00D954C3" w:rsidRPr="0065762A" w:rsidRDefault="00D954C3">
            <w:r w:rsidRPr="0065762A">
              <w:t xml:space="preserve">Hu </w:t>
            </w:r>
            <w:r w:rsidR="004C7B3E">
              <w:t>et. al.</w:t>
            </w:r>
            <w:r w:rsidR="009E579A">
              <w:fldChar w:fldCharType="begin"/>
            </w:r>
            <w:r w:rsidR="009E579A">
              <w:instrText xml:space="preserve"> ADDIN EN.CITE &lt;EndNote&gt;&lt;Cite&gt;&lt;Author&gt;Hu&lt;/Author&gt;&lt;Year&gt;1996&lt;/Year&gt;&lt;RecNum&gt;57695&lt;/RecNum&gt;&lt;DisplayText&gt;[2]&lt;/DisplayText&gt;&lt;record&gt;&lt;rec-number&gt;57695&lt;/rec-number&gt;&lt;foreign-keys&gt;&lt;key app="EN" db-id="w0fraw0ahvast5ezsxm55vde9esatwxaf05w" timestamp="1534029357"&gt;57695&lt;/key&gt;&lt;/foreign-keys&gt;&lt;ref-type name="Journal Article"&gt;17&lt;/ref-type&gt;&lt;contributors&gt;&lt;authors&gt;&lt;author&gt;Hu, Y. H.&lt;/author&gt;&lt;author&gt;Li, L. M.&lt;/author&gt;&lt;author&gt;Li, P.&lt;/author&gt;&lt;/authors&gt;&lt;/contributors&gt;&lt;auth-address&gt;Department of Epidemiology, Beijing Medical University.&lt;/auth-address&gt;&lt;titles&gt;&lt;title&gt;[A five years surveillance on neural system birth defects in rural areas of China]&lt;/title&gt;&lt;secondary-title&gt;Zhonghua Liu Xing Bing Xue Za Zhi&lt;/secondary-title&gt;&lt;/titles&gt;&lt;periodical&gt;&lt;full-title&gt;Zhonghua Liu Xing Bing Xue Za Zhi&lt;/full-title&gt;&lt;/periodical&gt;&lt;pages&gt;20-4&lt;/pages&gt;&lt;volume&gt;17&lt;/volume&gt;&lt;number&gt;1&lt;/number&gt;&lt;edition&gt;1996/02/01&lt;/edition&gt;&lt;keywords&gt;&lt;keyword&gt;Anencephaly/*epidemiology&lt;/keyword&gt;&lt;keyword&gt;China/epidemiology&lt;/keyword&gt;&lt;keyword&gt;Female&lt;/keyword&gt;&lt;keyword&gt;Humans&lt;/keyword&gt;&lt;keyword&gt;Hydrocephalus/*epidemiology&lt;/keyword&gt;&lt;keyword&gt;Incidence&lt;/keyword&gt;&lt;keyword&gt;Infant, Newborn&lt;/keyword&gt;&lt;keyword&gt;Logistic Models&lt;/keyword&gt;&lt;keyword&gt;Male&lt;/keyword&gt;&lt;keyword&gt;Rural Health&lt;/keyword&gt;&lt;keyword&gt;Spina Bifida Cystica/*epidemiology&lt;/keyword&gt;&lt;/keywords&gt;&lt;dates&gt;&lt;year&gt;1996&lt;/year&gt;&lt;pub-dates&gt;&lt;date&gt;Feb&lt;/date&gt;&lt;/pub-dates&gt;&lt;/dates&gt;&lt;isbn&gt;0254-6450 (Print)&amp;#xD;0254-6450 (Linking)&lt;/isbn&gt;&lt;accession-num&gt;8758414&lt;/accession-num&gt;&lt;urls&gt;&lt;related-urls&gt;&lt;url&gt;https://www.ncbi.nlm.nih.gov/pubmed/8758414&lt;/url&gt;&lt;/related-urls&gt;&lt;/urls&gt;&lt;/record&gt;&lt;/Cite&gt;&lt;/EndNote&gt;</w:instrText>
            </w:r>
            <w:r w:rsidR="009E579A">
              <w:fldChar w:fldCharType="separate"/>
            </w:r>
            <w:r w:rsidR="009E579A">
              <w:rPr>
                <w:noProof/>
              </w:rPr>
              <w:t>[2]</w:t>
            </w:r>
            <w:r w:rsidR="009E579A">
              <w:fldChar w:fldCharType="end"/>
            </w:r>
          </w:p>
        </w:tc>
        <w:tc>
          <w:tcPr>
            <w:tcW w:w="6096" w:type="dxa"/>
            <w:hideMark/>
          </w:tcPr>
          <w:p w14:paraId="465A4F4A" w14:textId="59606FD9" w:rsidR="00D954C3" w:rsidRPr="0065762A" w:rsidRDefault="00D954C3">
            <w:r w:rsidRPr="0065762A">
              <w:t>[A five years surveillance on neural system birth defects in rural areas of China].</w:t>
            </w:r>
          </w:p>
        </w:tc>
        <w:tc>
          <w:tcPr>
            <w:tcW w:w="4394" w:type="dxa"/>
            <w:hideMark/>
          </w:tcPr>
          <w:p w14:paraId="11A0A1B4" w14:textId="77777777" w:rsidR="00D954C3" w:rsidRPr="0065762A" w:rsidRDefault="00D954C3">
            <w:r w:rsidRPr="0065762A">
              <w:t>Chung-Hua Liu Hsing Ping Hsueh Tsa Chih Chinese Journal of Epidemiology. 17(1):20-4, 1996 Feb.</w:t>
            </w:r>
          </w:p>
        </w:tc>
        <w:tc>
          <w:tcPr>
            <w:tcW w:w="1559" w:type="dxa"/>
            <w:hideMark/>
          </w:tcPr>
          <w:p w14:paraId="5A68255F" w14:textId="77777777" w:rsidR="00D954C3" w:rsidRPr="0065762A" w:rsidRDefault="00D954C3">
            <w:r w:rsidRPr="0065762A">
              <w:t>Chinese</w:t>
            </w:r>
          </w:p>
        </w:tc>
      </w:tr>
      <w:tr w:rsidR="00D954C3" w:rsidRPr="0065762A" w14:paraId="7BB6D205" w14:textId="77777777" w:rsidTr="00D954C3">
        <w:trPr>
          <w:trHeight w:val="693"/>
        </w:trPr>
        <w:tc>
          <w:tcPr>
            <w:tcW w:w="460" w:type="dxa"/>
          </w:tcPr>
          <w:p w14:paraId="6A8C31E6" w14:textId="5B865BE8" w:rsidR="00D954C3" w:rsidRPr="0065762A" w:rsidRDefault="00D954C3">
            <w:r>
              <w:t>3</w:t>
            </w:r>
          </w:p>
        </w:tc>
        <w:tc>
          <w:tcPr>
            <w:tcW w:w="2370" w:type="dxa"/>
            <w:hideMark/>
          </w:tcPr>
          <w:p w14:paraId="2E491647" w14:textId="1FE363BD" w:rsidR="00D954C3" w:rsidRPr="0065762A" w:rsidRDefault="00D954C3">
            <w:r w:rsidRPr="0065762A">
              <w:t xml:space="preserve">Shi </w:t>
            </w:r>
            <w:r w:rsidR="004C7B3E">
              <w:t>et. al.</w:t>
            </w:r>
            <w:r w:rsidR="009E73BC">
              <w:fldChar w:fldCharType="begin"/>
            </w:r>
            <w:r w:rsidR="009E73BC">
              <w:instrText xml:space="preserve"> ADDIN EN.CITE &lt;EndNote&gt;&lt;Cite&gt;&lt;Author&gt;Shi&lt;/Author&gt;&lt;Year&gt;1990&lt;/Year&gt;&lt;RecNum&gt;57697&lt;/RecNum&gt;&lt;DisplayText&gt;[3]&lt;/DisplayText&gt;&lt;record&gt;&lt;rec-number&gt;57697&lt;/rec-number&gt;&lt;foreign-keys&gt;&lt;key app="EN" db-id="w0fraw0ahvast5ezsxm55vde9esatwxaf05w" timestamp="1534031401"&gt;57697&lt;/key&gt;&lt;/foreign-keys&gt;&lt;ref-type name="Journal Article"&gt;17&lt;/ref-type&gt;&lt;contributors&gt;&lt;authors&gt;&lt;author&gt;Shi, M. A.&lt;/author&gt;&lt;author&gt;Chen, Y. L.&lt;/author&gt;&lt;/authors&gt;&lt;/contributors&gt;&lt;auth-address&gt;Anhui Medical University, Hefei.&lt;/auth-address&gt;&lt;titles&gt;&lt;title&gt;[Genetic epidemiologic study of hydrocephalus]&lt;/title&gt;&lt;secondary-title&gt;Zhonghua Fu Chan Ke Za Zhi&lt;/secondary-title&gt;&lt;/titles&gt;&lt;periodical&gt;&lt;full-title&gt;Zhonghua Fu Chan Ke Za Zhi&lt;/full-title&gt;&lt;/periodical&gt;&lt;pages&gt;143-5, 187-8&lt;/pages&gt;&lt;volume&gt;25&lt;/volume&gt;&lt;number&gt;3&lt;/number&gt;&lt;edition&gt;1990/05/01&lt;/edition&gt;&lt;keywords&gt;&lt;keyword&gt;China/epidemiology&lt;/keyword&gt;&lt;keyword&gt;Consanguinity&lt;/keyword&gt;&lt;keyword&gt;Female&lt;/keyword&gt;&lt;keyword&gt;Humans&lt;/keyword&gt;&lt;keyword&gt;Hydrocephalus/epidemiology/*genetics&lt;/keyword&gt;&lt;keyword&gt;Incidence&lt;/keyword&gt;&lt;keyword&gt;Infant, Newborn&lt;/keyword&gt;&lt;keyword&gt;Male&lt;/keyword&gt;&lt;keyword&gt;Pregnancy&lt;/keyword&gt;&lt;keyword&gt;Sampling Studies&lt;/keyword&gt;&lt;/keywords&gt;&lt;dates&gt;&lt;year&gt;1990&lt;/year&gt;&lt;pub-dates&gt;&lt;date&gt;May&lt;/date&gt;&lt;/pub-dates&gt;&lt;/dates&gt;&lt;isbn&gt;0529-567X (Print)&amp;#xD;0529-567X (Linking)&lt;/isbn&gt;&lt;accession-num&gt;2390871&lt;/accession-num&gt;&lt;urls&gt;&lt;related-urls&gt;&lt;url&gt;https://www.ncbi.nlm.nih.gov/pubmed/2390871&lt;/url&gt;&lt;/related-urls&gt;&lt;/urls&gt;&lt;/record&gt;&lt;/Cite&gt;&lt;/EndNote&gt;</w:instrText>
            </w:r>
            <w:r w:rsidR="009E73BC">
              <w:fldChar w:fldCharType="separate"/>
            </w:r>
            <w:r w:rsidR="009E73BC">
              <w:rPr>
                <w:noProof/>
              </w:rPr>
              <w:t>[3]</w:t>
            </w:r>
            <w:r w:rsidR="009E73BC">
              <w:fldChar w:fldCharType="end"/>
            </w:r>
          </w:p>
        </w:tc>
        <w:tc>
          <w:tcPr>
            <w:tcW w:w="6096" w:type="dxa"/>
            <w:hideMark/>
          </w:tcPr>
          <w:p w14:paraId="44E85CB0" w14:textId="67E94CD4" w:rsidR="00D954C3" w:rsidRPr="0065762A" w:rsidRDefault="00F40CA6">
            <w:r>
              <w:t>[</w:t>
            </w:r>
            <w:r w:rsidR="00D954C3" w:rsidRPr="0065762A">
              <w:t>Genetic epidemiologic study of hydrocephalus</w:t>
            </w:r>
            <w:r w:rsidR="00D954C3">
              <w:t>.</w:t>
            </w:r>
            <w:r>
              <w:t>]</w:t>
            </w:r>
          </w:p>
        </w:tc>
        <w:tc>
          <w:tcPr>
            <w:tcW w:w="4394" w:type="dxa"/>
            <w:hideMark/>
          </w:tcPr>
          <w:p w14:paraId="21389CF0" w14:textId="77777777" w:rsidR="00D954C3" w:rsidRPr="0065762A" w:rsidRDefault="00D954C3">
            <w:r w:rsidRPr="0065762A">
              <w:t>Zhonghua fu chan ke za zhi. 25 (3) (pp 143-145, 187-188), 1990. Date of Publication: May 1990.</w:t>
            </w:r>
          </w:p>
        </w:tc>
        <w:tc>
          <w:tcPr>
            <w:tcW w:w="1559" w:type="dxa"/>
            <w:hideMark/>
          </w:tcPr>
          <w:p w14:paraId="13E9643A" w14:textId="77777777" w:rsidR="00D954C3" w:rsidRPr="0065762A" w:rsidRDefault="00D954C3">
            <w:r w:rsidRPr="0065762A">
              <w:t>Chinese</w:t>
            </w:r>
          </w:p>
        </w:tc>
      </w:tr>
      <w:tr w:rsidR="00D954C3" w:rsidRPr="0065762A" w14:paraId="73CDE1F0" w14:textId="77777777" w:rsidTr="00D954C3">
        <w:trPr>
          <w:trHeight w:val="719"/>
        </w:trPr>
        <w:tc>
          <w:tcPr>
            <w:tcW w:w="460" w:type="dxa"/>
          </w:tcPr>
          <w:p w14:paraId="3D9F602B" w14:textId="4C80AC72" w:rsidR="00D954C3" w:rsidRPr="0065762A" w:rsidRDefault="00D954C3">
            <w:r>
              <w:t>4</w:t>
            </w:r>
          </w:p>
        </w:tc>
        <w:tc>
          <w:tcPr>
            <w:tcW w:w="2370" w:type="dxa"/>
            <w:hideMark/>
          </w:tcPr>
          <w:p w14:paraId="2C29B12C" w14:textId="5820A681" w:rsidR="00D954C3" w:rsidRPr="0065762A" w:rsidRDefault="00D954C3">
            <w:r w:rsidRPr="0065762A">
              <w:t xml:space="preserve">Sipek </w:t>
            </w:r>
            <w:r w:rsidR="004C7B3E">
              <w:t>et. al.</w:t>
            </w:r>
            <w:r w:rsidR="009E73BC">
              <w:fldChar w:fldCharType="begin"/>
            </w:r>
            <w:r w:rsidR="009E73BC">
              <w:instrText xml:space="preserve"> ADDIN EN.CITE &lt;EndNote&gt;&lt;Cite&gt;&lt;Author&gt;Sipek&lt;/Author&gt;&lt;Year&gt;2002&lt;/Year&gt;&lt;RecNum&gt;57698&lt;/RecNum&gt;&lt;DisplayText&gt;[4]&lt;/DisplayText&gt;&lt;record&gt;&lt;rec-number&gt;57698&lt;/rec-number&gt;&lt;foreign-keys&gt;&lt;key app="EN" db-id="w0fraw0ahvast5ezsxm55vde9esatwxaf05w" timestamp="1534031454"&gt;57698&lt;/key&gt;&lt;/foreign-keys&gt;&lt;ref-type name="Journal Article"&gt;17&lt;/ref-type&gt;&lt;contributors&gt;&lt;authors&gt;&lt;author&gt;Sipek, A.&lt;/author&gt;&lt;author&gt;Gregor, V.&lt;/author&gt;&lt;author&gt;Horacek, J.&lt;/author&gt;&lt;author&gt;Masatova, D.&lt;/author&gt;&lt;/authors&gt;&lt;/contributors&gt;&lt;auth-address&gt;Ustav pro peci o matku a dite, Praha-Podoli.&lt;/auth-address&gt;&lt;titles&gt;&lt;title&gt;[Congenital hydrocephalus 1961-2000--incidence, prenatal diagnosis and prevalence based on maternal age]&lt;/title&gt;&lt;secondary-title&gt;Ceska Gynekol&lt;/secondary-title&gt;&lt;/titles&gt;&lt;periodical&gt;&lt;full-title&gt;Ceska Gynekol&lt;/full-title&gt;&lt;/periodical&gt;&lt;pages&gt;360-4&lt;/pages&gt;&lt;volume&gt;67&lt;/volume&gt;&lt;number&gt;6&lt;/number&gt;&lt;edition&gt;2003/03/29&lt;/edition&gt;&lt;keywords&gt;&lt;keyword&gt;Czech Republic/epidemiology&lt;/keyword&gt;&lt;keyword&gt;Female&lt;/keyword&gt;&lt;keyword&gt;Humans&lt;/keyword&gt;&lt;keyword&gt;Hydrocephalus/diagnosis/*epidemiology&lt;/keyword&gt;&lt;keyword&gt;Incidence&lt;/keyword&gt;&lt;keyword&gt;Infant, Newborn&lt;/keyword&gt;&lt;keyword&gt;*Maternal Age&lt;/keyword&gt;&lt;keyword&gt;Pregnancy&lt;/keyword&gt;&lt;keyword&gt;*Prenatal Diagnosis&lt;/keyword&gt;&lt;keyword&gt;Prevalence&lt;/keyword&gt;&lt;/keywords&gt;&lt;dates&gt;&lt;year&gt;2002&lt;/year&gt;&lt;pub-dates&gt;&lt;date&gt;Nov&lt;/date&gt;&lt;/pub-dates&gt;&lt;/dates&gt;&lt;orig-pub&gt;Vrozeny hydrocefalus v obdobi 1961-2000--vyskyt, prenatalni diagnostika a prevalence podle veku matky.&lt;/orig-pub&gt;&lt;isbn&gt;1210-7832 (Print)&amp;#xD;1210-7832 (Linking)&lt;/isbn&gt;&lt;accession-num&gt;12661376&lt;/accession-num&gt;&lt;urls&gt;&lt;related-urls&gt;&lt;url&gt;https://www.ncbi.nlm.nih.gov/pubmed/12661376&lt;/url&gt;&lt;/related-urls&gt;&lt;/urls&gt;&lt;/record&gt;&lt;/Cite&gt;&lt;/EndNote&gt;</w:instrText>
            </w:r>
            <w:r w:rsidR="009E73BC">
              <w:fldChar w:fldCharType="separate"/>
            </w:r>
            <w:r w:rsidR="009E73BC">
              <w:rPr>
                <w:noProof/>
              </w:rPr>
              <w:t>[4]</w:t>
            </w:r>
            <w:r w:rsidR="009E73BC">
              <w:fldChar w:fldCharType="end"/>
            </w:r>
          </w:p>
        </w:tc>
        <w:tc>
          <w:tcPr>
            <w:tcW w:w="6096" w:type="dxa"/>
            <w:hideMark/>
          </w:tcPr>
          <w:p w14:paraId="567EB48F" w14:textId="77777777" w:rsidR="00D954C3" w:rsidRPr="0065762A" w:rsidRDefault="00D954C3">
            <w:r w:rsidRPr="0065762A">
              <w:t>[Congenital hydrocephalus 1961-2000--incidence, prenatal diagnosis and prevalence based on maternal age]. [Czech]</w:t>
            </w:r>
          </w:p>
        </w:tc>
        <w:tc>
          <w:tcPr>
            <w:tcW w:w="4394" w:type="dxa"/>
            <w:hideMark/>
          </w:tcPr>
          <w:p w14:paraId="55E1A80A" w14:textId="77777777" w:rsidR="00D954C3" w:rsidRPr="0065762A" w:rsidRDefault="00D954C3">
            <w:r w:rsidRPr="0065762A">
              <w:t>Ceska Gynekologie. 67(6):360-4, 2002 Nov.</w:t>
            </w:r>
          </w:p>
        </w:tc>
        <w:tc>
          <w:tcPr>
            <w:tcW w:w="1559" w:type="dxa"/>
            <w:hideMark/>
          </w:tcPr>
          <w:p w14:paraId="4CF87C85" w14:textId="77777777" w:rsidR="00D954C3" w:rsidRPr="0065762A" w:rsidRDefault="00D954C3">
            <w:r w:rsidRPr="0065762A">
              <w:t>Czech</w:t>
            </w:r>
          </w:p>
        </w:tc>
      </w:tr>
      <w:tr w:rsidR="00D954C3" w:rsidRPr="0065762A" w14:paraId="25FF753B" w14:textId="77777777" w:rsidTr="00D954C3">
        <w:trPr>
          <w:trHeight w:val="1038"/>
        </w:trPr>
        <w:tc>
          <w:tcPr>
            <w:tcW w:w="460" w:type="dxa"/>
          </w:tcPr>
          <w:p w14:paraId="783FB6D1" w14:textId="7F647118" w:rsidR="00D954C3" w:rsidRPr="0065762A" w:rsidRDefault="00D954C3">
            <w:r>
              <w:t>5</w:t>
            </w:r>
          </w:p>
        </w:tc>
        <w:tc>
          <w:tcPr>
            <w:tcW w:w="2370" w:type="dxa"/>
            <w:hideMark/>
          </w:tcPr>
          <w:p w14:paraId="3C61BC68" w14:textId="649D42E3" w:rsidR="00D954C3" w:rsidRPr="0065762A" w:rsidRDefault="00D954C3">
            <w:r w:rsidRPr="0065762A">
              <w:t xml:space="preserve">Sipek </w:t>
            </w:r>
            <w:r w:rsidR="004C7B3E">
              <w:t>et. al.</w:t>
            </w:r>
            <w:r w:rsidR="009E73BC">
              <w:fldChar w:fldCharType="begin"/>
            </w:r>
            <w:r w:rsidR="009E73BC">
              <w:instrText xml:space="preserve"> ADDIN EN.CITE &lt;EndNote&gt;&lt;Cite&gt;&lt;Author&gt;Sipek&lt;/Author&gt;&lt;Year&gt;2004&lt;/Year&gt;&lt;RecNum&gt;57699&lt;/RecNum&gt;&lt;DisplayText&gt;[5]&lt;/DisplayText&gt;&lt;record&gt;&lt;rec-number&gt;57699&lt;/rec-number&gt;&lt;foreign-keys&gt;&lt;key app="EN" db-id="w0fraw0ahvast5ezsxm55vde9esatwxaf05w" timestamp="1534031483"&gt;57699&lt;/key&gt;&lt;/foreign-keys&gt;&lt;ref-type name="Journal Article"&gt;17&lt;/ref-type&gt;&lt;contributors&gt;&lt;authors&gt;&lt;author&gt;Sipek, A.&lt;/author&gt;&lt;author&gt;Gregor, V.&lt;/author&gt;&lt;author&gt;Horacek, J.&lt;/author&gt;&lt;author&gt;Masatova, D.&lt;/author&gt;&lt;author&gt;Svetnicova, K.&lt;/author&gt;&lt;/authors&gt;&lt;/contributors&gt;&lt;auth-address&gt;Ustav pro peci o matku a dite, Institut postgradualniho vzdelavani ve zdravotnictvi, Katedra gynekologicko-porodnicka, Praha.&lt;/auth-address&gt;&lt;titles&gt;&lt;title&gt;[Incidence and survival in children with selected types of congenital defects in the Czech Republic from 1994 to 2001. (Part 1)]&lt;/title&gt;&lt;secondary-title&gt;Ceska Gynekol&lt;/secondary-title&gt;&lt;/titles&gt;&lt;periodical&gt;&lt;full-title&gt;Ceska Gynekol&lt;/full-title&gt;&lt;/periodical&gt;&lt;pages&gt;59-65&lt;/pages&gt;&lt;volume&gt;69&lt;/volume&gt;&lt;number&gt;1&lt;/number&gt;&lt;edition&gt;2004/04/29&lt;/edition&gt;&lt;keywords&gt;&lt;keyword&gt;Czech Republic/epidemiology&lt;/keyword&gt;&lt;keyword&gt;Down Syndrome/*epidemiology/mortality&lt;/keyword&gt;&lt;keyword&gt;Humans&lt;/keyword&gt;&lt;keyword&gt;Hydrocephalus/*epidemiology/mortality&lt;/keyword&gt;&lt;keyword&gt;Incidence&lt;/keyword&gt;&lt;keyword&gt;Infant&lt;/keyword&gt;&lt;keyword&gt;Infant, Newborn&lt;/keyword&gt;&lt;keyword&gt;Neural Tube Defects/*epidemiology/mortality&lt;/keyword&gt;&lt;keyword&gt;Survival Rate&lt;/keyword&gt;&lt;/keywords&gt;&lt;dates&gt;&lt;year&gt;2004&lt;/year&gt;&lt;pub-dates&gt;&lt;date&gt;Jan&lt;/date&gt;&lt;/pub-dates&gt;&lt;/dates&gt;&lt;orig-pub&gt;Vyskyt a prezivani deti s vybranymi typy vrozenych vad v Ceske republice v obdobi 1994-2001 (1. Cast).&lt;/orig-pub&gt;&lt;isbn&gt;1210-7832 (Print)&amp;#xD;1210-7832 (Linking)&lt;/isbn&gt;&lt;accession-num&gt;15112390&lt;/accession-num&gt;&lt;urls&gt;&lt;related-urls&gt;&lt;url&gt;https://www.ncbi.nlm.nih.gov/pubmed/15112390&lt;/url&gt;&lt;/related-urls&gt;&lt;/urls&gt;&lt;/record&gt;&lt;/Cite&gt;&lt;/EndNote&gt;</w:instrText>
            </w:r>
            <w:r w:rsidR="009E73BC">
              <w:fldChar w:fldCharType="separate"/>
            </w:r>
            <w:r w:rsidR="009E73BC">
              <w:rPr>
                <w:noProof/>
              </w:rPr>
              <w:t>[5]</w:t>
            </w:r>
            <w:r w:rsidR="009E73BC">
              <w:fldChar w:fldCharType="end"/>
            </w:r>
          </w:p>
        </w:tc>
        <w:tc>
          <w:tcPr>
            <w:tcW w:w="6096" w:type="dxa"/>
            <w:hideMark/>
          </w:tcPr>
          <w:p w14:paraId="0C85C451" w14:textId="5EBB1881" w:rsidR="00D954C3" w:rsidRPr="0065762A" w:rsidRDefault="00D954C3">
            <w:r w:rsidRPr="0065762A">
              <w:t>[Incidence and survival in children with selected types of congenital defects in the Czech Republic from 1994 to 2001. (Part 1)].</w:t>
            </w:r>
          </w:p>
        </w:tc>
        <w:tc>
          <w:tcPr>
            <w:tcW w:w="4394" w:type="dxa"/>
            <w:hideMark/>
          </w:tcPr>
          <w:p w14:paraId="02C90570" w14:textId="77777777" w:rsidR="00D954C3" w:rsidRPr="0065762A" w:rsidRDefault="00D954C3">
            <w:r w:rsidRPr="0065762A">
              <w:t>Ceska Gynekologie. 69(1):59-65, 2004 Jan.</w:t>
            </w:r>
          </w:p>
        </w:tc>
        <w:tc>
          <w:tcPr>
            <w:tcW w:w="1559" w:type="dxa"/>
            <w:hideMark/>
          </w:tcPr>
          <w:p w14:paraId="74E23B07" w14:textId="77777777" w:rsidR="00D954C3" w:rsidRPr="0065762A" w:rsidRDefault="00D954C3">
            <w:r w:rsidRPr="0065762A">
              <w:t>Czech</w:t>
            </w:r>
          </w:p>
        </w:tc>
      </w:tr>
      <w:tr w:rsidR="00D954C3" w:rsidRPr="0065762A" w14:paraId="2356299F" w14:textId="77777777" w:rsidTr="00D954C3">
        <w:trPr>
          <w:trHeight w:val="996"/>
        </w:trPr>
        <w:tc>
          <w:tcPr>
            <w:tcW w:w="460" w:type="dxa"/>
          </w:tcPr>
          <w:p w14:paraId="47D8E07B" w14:textId="4B53A433" w:rsidR="00D954C3" w:rsidRPr="0065762A" w:rsidRDefault="00D954C3">
            <w:r>
              <w:t>6</w:t>
            </w:r>
          </w:p>
        </w:tc>
        <w:tc>
          <w:tcPr>
            <w:tcW w:w="2370" w:type="dxa"/>
            <w:hideMark/>
          </w:tcPr>
          <w:p w14:paraId="54412263" w14:textId="096423D4" w:rsidR="00D954C3" w:rsidRPr="0065762A" w:rsidRDefault="00D954C3">
            <w:r w:rsidRPr="0065762A">
              <w:t xml:space="preserve">Sipek </w:t>
            </w:r>
            <w:r w:rsidR="004C7B3E">
              <w:t>et. al.</w:t>
            </w:r>
            <w:r w:rsidR="009E73BC">
              <w:fldChar w:fldCharType="begin"/>
            </w:r>
            <w:r w:rsidR="009E73BC">
              <w:instrText xml:space="preserve"> ADDIN EN.CITE &lt;EndNote&gt;&lt;Cite&gt;&lt;Author&gt;Sipek&lt;/Author&gt;&lt;Year&gt;1998&lt;/Year&gt;&lt;RecNum&gt;57700&lt;/RecNum&gt;&lt;DisplayText&gt;[6]&lt;/DisplayText&gt;&lt;record&gt;&lt;rec-number&gt;57700&lt;/rec-number&gt;&lt;foreign-keys&gt;&lt;key app="EN" db-id="w0fraw0ahvast5ezsxm55vde9esatwxaf05w" timestamp="1534031537"&gt;57700&lt;/key&gt;&lt;/foreign-keys&gt;&lt;ref-type name="Journal Article"&gt;17&lt;/ref-type&gt;&lt;contributors&gt;&lt;authors&gt;&lt;author&gt;Sipek, A.&lt;/author&gt;&lt;author&gt;Gregor, V.&lt;/author&gt;&lt;author&gt;Horacek, J.&lt;/author&gt;&lt;author&gt;Chudobova, M.&lt;/author&gt;&lt;author&gt;Korandova, V.&lt;/author&gt;&lt;author&gt;Skibova, J.&lt;/author&gt;&lt;/authors&gt;&lt;/contributors&gt;&lt;auth-address&gt;Ustav pro peci o matku a dite, Praha.&lt;/auth-address&gt;&lt;titles&gt;&lt;title&gt;[Occurrence of congenital hydrocephalus in the Czech Republic 1961-1995]&lt;/title&gt;&lt;secondary-title&gt;Ceska Gynekol&lt;/secondary-title&gt;&lt;/titles&gt;&lt;periodical&gt;&lt;full-title&gt;Ceska Gynekol&lt;/full-title&gt;&lt;/periodical&gt;&lt;pages&gt;207-10&lt;/pages&gt;&lt;volume&gt;63&lt;/volume&gt;&lt;number&gt;3&lt;/number&gt;&lt;edition&gt;1998/09/29&lt;/edition&gt;&lt;keywords&gt;&lt;keyword&gt;Czech Republic/epidemiology&lt;/keyword&gt;&lt;keyword&gt;Humans&lt;/keyword&gt;&lt;keyword&gt;Hydrocephalus/*epidemiology&lt;/keyword&gt;&lt;keyword&gt;Incidence&lt;/keyword&gt;&lt;keyword&gt;Infant, Newborn&lt;/keyword&gt;&lt;/keywords&gt;&lt;dates&gt;&lt;year&gt;1998&lt;/year&gt;&lt;pub-dates&gt;&lt;date&gt;Jun&lt;/date&gt;&lt;/pub-dates&gt;&lt;/dates&gt;&lt;orig-pub&gt;Vyskyt vrozeneho hydrocefalu v CR v obdobi 1961-1995.&lt;/orig-pub&gt;&lt;isbn&gt;1210-7832 (Print)&amp;#xD;1210-7832 (Linking)&lt;/isbn&gt;&lt;accession-num&gt;9750382&lt;/accession-num&gt;&lt;urls&gt;&lt;related-urls&gt;&lt;url&gt;https://www.ncbi.nlm.nih.gov/pubmed/9750382&lt;/url&gt;&lt;/related-urls&gt;&lt;/urls&gt;&lt;/record&gt;&lt;/Cite&gt;&lt;/EndNote&gt;</w:instrText>
            </w:r>
            <w:r w:rsidR="009E73BC">
              <w:fldChar w:fldCharType="separate"/>
            </w:r>
            <w:r w:rsidR="009E73BC">
              <w:rPr>
                <w:noProof/>
              </w:rPr>
              <w:t>[6]</w:t>
            </w:r>
            <w:r w:rsidR="009E73BC">
              <w:fldChar w:fldCharType="end"/>
            </w:r>
          </w:p>
        </w:tc>
        <w:tc>
          <w:tcPr>
            <w:tcW w:w="6096" w:type="dxa"/>
            <w:hideMark/>
          </w:tcPr>
          <w:p w14:paraId="61D11484" w14:textId="25896268" w:rsidR="00D954C3" w:rsidRPr="0065762A" w:rsidRDefault="00F40CA6">
            <w:r>
              <w:t>[</w:t>
            </w:r>
            <w:r w:rsidR="00D954C3" w:rsidRPr="0065762A">
              <w:t>Occurrence of congenital hydrocephalus in the Czech Republic 1961-1995.</w:t>
            </w:r>
            <w:r>
              <w:t>]</w:t>
            </w:r>
          </w:p>
        </w:tc>
        <w:tc>
          <w:tcPr>
            <w:tcW w:w="4394" w:type="dxa"/>
            <w:hideMark/>
          </w:tcPr>
          <w:p w14:paraId="2D0D0304" w14:textId="77777777" w:rsidR="00D954C3" w:rsidRPr="0065762A" w:rsidRDefault="00D954C3">
            <w:r w:rsidRPr="0065762A">
              <w:t>Ceska gynekologie / Ceska lekarska spolecnost J. Ev. Purkyne. 63 (3) (pp 207-210), 1998. Date of Publication: Jun 1998.</w:t>
            </w:r>
          </w:p>
        </w:tc>
        <w:tc>
          <w:tcPr>
            <w:tcW w:w="1559" w:type="dxa"/>
            <w:hideMark/>
          </w:tcPr>
          <w:p w14:paraId="67397BFB" w14:textId="77777777" w:rsidR="00D954C3" w:rsidRPr="0065762A" w:rsidRDefault="00D954C3">
            <w:r w:rsidRPr="0065762A">
              <w:t>Czech</w:t>
            </w:r>
          </w:p>
        </w:tc>
      </w:tr>
      <w:tr w:rsidR="00D954C3" w:rsidRPr="0065762A" w14:paraId="494A1C11" w14:textId="77777777" w:rsidTr="00D954C3">
        <w:trPr>
          <w:trHeight w:val="759"/>
        </w:trPr>
        <w:tc>
          <w:tcPr>
            <w:tcW w:w="460" w:type="dxa"/>
          </w:tcPr>
          <w:p w14:paraId="42C737FA" w14:textId="62CF0361" w:rsidR="00D954C3" w:rsidRPr="0065762A" w:rsidRDefault="00D954C3">
            <w:r>
              <w:t>7</w:t>
            </w:r>
          </w:p>
        </w:tc>
        <w:tc>
          <w:tcPr>
            <w:tcW w:w="2370" w:type="dxa"/>
            <w:hideMark/>
          </w:tcPr>
          <w:p w14:paraId="3B877FA5" w14:textId="3F2FD8ED" w:rsidR="00D954C3" w:rsidRPr="0065762A" w:rsidRDefault="00D954C3">
            <w:r w:rsidRPr="0065762A">
              <w:t xml:space="preserve">Christensen </w:t>
            </w:r>
            <w:r w:rsidR="004C7B3E">
              <w:t>et. al.</w:t>
            </w:r>
            <w:r w:rsidR="009E73BC">
              <w:fldChar w:fldCharType="begin"/>
            </w:r>
            <w:r w:rsidR="009E73BC">
              <w:instrText xml:space="preserve"> ADDIN EN.CITE &lt;EndNote&gt;&lt;Cite&gt;&lt;Author&gt;Christensen&lt;/Author&gt;&lt;Year&gt;2003&lt;/Year&gt;&lt;RecNum&gt;57701&lt;/RecNum&gt;&lt;DisplayText&gt;[7]&lt;/DisplayText&gt;&lt;record&gt;&lt;rec-number&gt;57701&lt;/rec-number&gt;&lt;foreign-keys&gt;&lt;key app="EN" db-id="w0fraw0ahvast5ezsxm55vde9esatwxaf05w" timestamp="1534031577"&gt;57701&lt;/key&gt;&lt;/foreign-keys&gt;&lt;ref-type name="Journal Article"&gt;17&lt;/ref-type&gt;&lt;contributors&gt;&lt;authors&gt;&lt;author&gt;Christensen, J. H.&lt;/author&gt;&lt;author&gt;Hansen, L. K.&lt;/author&gt;&lt;author&gt;Garne, E.&lt;/author&gt;&lt;/authors&gt;&lt;/contributors&gt;&lt;auth-address&gt;Kolding Sygehus, paediatrisk afdeling, Odense Universitetshospital, paediatrisk afdeling. Syddansk Universitet. haaber@dadlnet.dk&lt;/auth-address&gt;&lt;titles&gt;&lt;title&gt;[Congenital hydrocephalus--prevalence and prognosis. Mortality and morbidity in a population-based study]&lt;/title&gt;&lt;secondary-title&gt;Ugeskr Laeger&lt;/secondary-title&gt;&lt;/titles&gt;&lt;periodical&gt;&lt;full-title&gt;Ugeskr Laeger&lt;/full-title&gt;&lt;/periodical&gt;&lt;pages&gt;466-9&lt;/pages&gt;&lt;volume&gt;165&lt;/volume&gt;&lt;number&gt;5&lt;/number&gt;&lt;edition&gt;2003/02/26&lt;/edition&gt;&lt;keywords&gt;&lt;keyword&gt;Abnormalities, Multiple/embryology/epidemiology/mortality&lt;/keyword&gt;&lt;keyword&gt;Child, Preschool&lt;/keyword&gt;&lt;keyword&gt;Denmark/epidemiology&lt;/keyword&gt;&lt;keyword&gt;Follow-Up Studies&lt;/keyword&gt;&lt;keyword&gt;Humans&lt;/keyword&gt;&lt;keyword&gt;Hydrocephalus/embryology/*epidemiology/mortality&lt;/keyword&gt;&lt;keyword&gt;Infant&lt;/keyword&gt;&lt;keyword&gt;Infant, Newborn&lt;/keyword&gt;&lt;keyword&gt;Prevalence&lt;/keyword&gt;&lt;keyword&gt;Prognosis&lt;/keyword&gt;&lt;keyword&gt;Registries&lt;/keyword&gt;&lt;keyword&gt;Survival Rate&lt;/keyword&gt;&lt;/keywords&gt;&lt;dates&gt;&lt;year&gt;2003&lt;/year&gt;&lt;pub-dates&gt;&lt;date&gt;Jan 27&lt;/date&gt;&lt;/pub-dates&gt;&lt;/dates&gt;&lt;orig-pub&gt;Medfodt hydrocephalus--forekomst og prognose. Mortalitet og morbiditet i en populationsbaseret opgorelse.&lt;/orig-pub&gt;&lt;isbn&gt;0041-5782 (Print)&amp;#xD;0041-5782 (Linking)&lt;/isbn&gt;&lt;accession-num&gt;12599846&lt;/accession-num&gt;&lt;urls&gt;&lt;related-urls&gt;&lt;url&gt;https://www.ncbi.nlm.nih.gov/pubmed/12599846&lt;/url&gt;&lt;/related-urls&gt;&lt;/urls&gt;&lt;/record&gt;&lt;/Cite&gt;&lt;/EndNote&gt;</w:instrText>
            </w:r>
            <w:r w:rsidR="009E73BC">
              <w:fldChar w:fldCharType="separate"/>
            </w:r>
            <w:r w:rsidR="009E73BC">
              <w:rPr>
                <w:noProof/>
              </w:rPr>
              <w:t>[7]</w:t>
            </w:r>
            <w:r w:rsidR="009E73BC">
              <w:fldChar w:fldCharType="end"/>
            </w:r>
          </w:p>
        </w:tc>
        <w:tc>
          <w:tcPr>
            <w:tcW w:w="6096" w:type="dxa"/>
            <w:hideMark/>
          </w:tcPr>
          <w:p w14:paraId="5838B056" w14:textId="0F6921E1" w:rsidR="00D954C3" w:rsidRPr="0065762A" w:rsidRDefault="009E73BC">
            <w:r>
              <w:t>[Congenital hydrocephalus</w:t>
            </w:r>
            <w:r w:rsidR="00D954C3" w:rsidRPr="0065762A">
              <w:t>-prevalence and prognosis. Mortality and morbidity in a population-based study].</w:t>
            </w:r>
          </w:p>
        </w:tc>
        <w:tc>
          <w:tcPr>
            <w:tcW w:w="4394" w:type="dxa"/>
            <w:hideMark/>
          </w:tcPr>
          <w:p w14:paraId="11D1B374" w14:textId="77777777" w:rsidR="00D954C3" w:rsidRPr="0065762A" w:rsidRDefault="00D954C3">
            <w:r w:rsidRPr="0065762A">
              <w:t>Ugeskrift for Laeger. 165(5):466-9, 2003 Jan 27.</w:t>
            </w:r>
          </w:p>
        </w:tc>
        <w:tc>
          <w:tcPr>
            <w:tcW w:w="1559" w:type="dxa"/>
            <w:hideMark/>
          </w:tcPr>
          <w:p w14:paraId="34DE254F" w14:textId="77777777" w:rsidR="00D954C3" w:rsidRPr="0065762A" w:rsidRDefault="00D954C3">
            <w:r w:rsidRPr="0065762A">
              <w:t>Danish</w:t>
            </w:r>
          </w:p>
        </w:tc>
      </w:tr>
      <w:tr w:rsidR="00D954C3" w:rsidRPr="0065762A" w14:paraId="3B4D6FF2" w14:textId="77777777" w:rsidTr="00D954C3">
        <w:trPr>
          <w:trHeight w:val="744"/>
        </w:trPr>
        <w:tc>
          <w:tcPr>
            <w:tcW w:w="460" w:type="dxa"/>
          </w:tcPr>
          <w:p w14:paraId="01A5694D" w14:textId="3AC18BB0" w:rsidR="00D954C3" w:rsidRPr="0065762A" w:rsidRDefault="00D954C3">
            <w:r>
              <w:t>8</w:t>
            </w:r>
          </w:p>
        </w:tc>
        <w:tc>
          <w:tcPr>
            <w:tcW w:w="2370" w:type="dxa"/>
            <w:hideMark/>
          </w:tcPr>
          <w:p w14:paraId="485EBA02" w14:textId="6AF0C3FE" w:rsidR="00D954C3" w:rsidRPr="0065762A" w:rsidRDefault="00D954C3">
            <w:r w:rsidRPr="0065762A">
              <w:t xml:space="preserve">den Quden </w:t>
            </w:r>
            <w:r w:rsidR="004C7B3E">
              <w:t>et. al.</w:t>
            </w:r>
            <w:r w:rsidR="000C43FF">
              <w:fldChar w:fldCharType="begin"/>
            </w:r>
            <w:r w:rsidR="000C43FF">
              <w:instrText xml:space="preserve"> ADDIN EN.CITE &lt;EndNote&gt;&lt;Cite&gt;&lt;Author&gt;den Quden&lt;/Author&gt;&lt;Year&gt;1996&lt;/Year&gt;&lt;RecNum&gt;57702&lt;/RecNum&gt;&lt;DisplayText&gt;[8]&lt;/DisplayText&gt;&lt;record&gt;&lt;rec-number&gt;57702&lt;/rec-number&gt;&lt;foreign-keys&gt;&lt;key app="EN" db-id="w0fraw0ahvast5ezsxm55vde9esatwxaf05w" timestamp="1534031603"&gt;57702&lt;/key&gt;&lt;/foreign-keys&gt;&lt;ref-type name="Journal Article"&gt;17&lt;/ref-type&gt;&lt;contributors&gt;&lt;authors&gt;&lt;author&gt;den Quden, A. L.&lt;/author&gt;&lt;author&gt;Hirasing, R. A.&lt;/author&gt;&lt;author&gt;Buitendijk, S. E.&lt;/author&gt;&lt;author&gt;de Jong-van den Berg, L. T.&lt;/author&gt;&lt;author&gt;de Walle, H. E.&lt;/author&gt;&lt;author&gt;Cornel, M. C.&lt;/author&gt;&lt;/authors&gt;&lt;/contributors&gt;&lt;auth-address&gt;TNO Preventie en Gezondheid, sector Jeugd, Leiden.&lt;/auth-address&gt;&lt;titles&gt;&lt;title&gt;[Prevalence, clinical aspects and prognosis of neural tube defects in The Netherlands]&lt;/title&gt;&lt;secondary-title&gt;Ned Tijdschr Geneeskd&lt;/secondary-title&gt;&lt;/titles&gt;&lt;periodical&gt;&lt;full-title&gt;Ned Tijdschr Geneeskd&lt;/full-title&gt;&lt;/periodical&gt;&lt;pages&gt;2092-5&lt;/pages&gt;&lt;volume&gt;140&lt;/volume&gt;&lt;number&gt;42&lt;/number&gt;&lt;edition&gt;1996/10/19&lt;/edition&gt;&lt;keywords&gt;&lt;keyword&gt;Activities of Daily Living&lt;/keyword&gt;&lt;keyword&gt;Cohort Studies&lt;/keyword&gt;&lt;keyword&gt;Humans&lt;/keyword&gt;&lt;keyword&gt;Hydrocephalus/etiology&lt;/keyword&gt;&lt;keyword&gt;Infant, Newborn&lt;/keyword&gt;&lt;keyword&gt;Kyphosis/complications&lt;/keyword&gt;&lt;keyword&gt;Netherlands/epidemiology&lt;/keyword&gt;&lt;keyword&gt;Neural Tube Defects/complications/*epidemiology/rehabilitation&lt;/keyword&gt;&lt;keyword&gt;Population Surveillance&lt;/keyword&gt;&lt;keyword&gt;Prevalence&lt;/keyword&gt;&lt;keyword&gt;Prognosis&lt;/keyword&gt;&lt;/keywords&gt;&lt;dates&gt;&lt;year&gt;1996&lt;/year&gt;&lt;pub-dates&gt;&lt;date&gt;Oct 19&lt;/date&gt;&lt;/pub-dates&gt;&lt;/dates&gt;&lt;orig-pub&gt;Prevalentie, klinisch beeld en prognose van neuralebuisdefecten in Nederland.&lt;/orig-pub&gt;&lt;isbn&gt;0028-2162 (Print)&amp;#xD;0028-2162 (Linking)&lt;/isbn&gt;&lt;accession-num&gt;8965952&lt;/accession-num&gt;&lt;urls&gt;&lt;related-urls&gt;&lt;url&gt;https://www.ncbi.nlm.nih.gov/pubmed/8965952&lt;/url&gt;&lt;/related-urls&gt;&lt;/urls&gt;&lt;/record&gt;&lt;/Cite&gt;&lt;/EndNote&gt;</w:instrText>
            </w:r>
            <w:r w:rsidR="000C43FF">
              <w:fldChar w:fldCharType="separate"/>
            </w:r>
            <w:r w:rsidR="000C43FF">
              <w:rPr>
                <w:noProof/>
              </w:rPr>
              <w:t>[8]</w:t>
            </w:r>
            <w:r w:rsidR="000C43FF">
              <w:fldChar w:fldCharType="end"/>
            </w:r>
          </w:p>
        </w:tc>
        <w:tc>
          <w:tcPr>
            <w:tcW w:w="6096" w:type="dxa"/>
            <w:hideMark/>
          </w:tcPr>
          <w:p w14:paraId="7512A77B" w14:textId="3DC6BA26" w:rsidR="00D954C3" w:rsidRPr="0065762A" w:rsidRDefault="00D954C3">
            <w:r w:rsidRPr="0065762A">
              <w:t>[Prevalence, clinical aspects and prognosis of neural tube defects in The Netherlands].</w:t>
            </w:r>
          </w:p>
        </w:tc>
        <w:tc>
          <w:tcPr>
            <w:tcW w:w="4394" w:type="dxa"/>
            <w:hideMark/>
          </w:tcPr>
          <w:p w14:paraId="67B001D5" w14:textId="77777777" w:rsidR="00D954C3" w:rsidRPr="0065762A" w:rsidRDefault="00D954C3">
            <w:r w:rsidRPr="0065762A">
              <w:t>Nederlands Tijdschrift voor Geneeskunde. 140(42):2092-5, 1996 Oct 19.</w:t>
            </w:r>
          </w:p>
        </w:tc>
        <w:tc>
          <w:tcPr>
            <w:tcW w:w="1559" w:type="dxa"/>
            <w:hideMark/>
          </w:tcPr>
          <w:p w14:paraId="664334CC" w14:textId="77777777" w:rsidR="00D954C3" w:rsidRPr="0065762A" w:rsidRDefault="00D954C3">
            <w:r w:rsidRPr="0065762A">
              <w:t>Dutch</w:t>
            </w:r>
          </w:p>
        </w:tc>
      </w:tr>
      <w:tr w:rsidR="00D954C3" w:rsidRPr="0065762A" w14:paraId="57610605" w14:textId="77777777" w:rsidTr="00D954C3">
        <w:trPr>
          <w:trHeight w:val="794"/>
        </w:trPr>
        <w:tc>
          <w:tcPr>
            <w:tcW w:w="460" w:type="dxa"/>
          </w:tcPr>
          <w:p w14:paraId="4AF477BF" w14:textId="2E18A48C" w:rsidR="00D954C3" w:rsidRPr="0065762A" w:rsidRDefault="00D954C3">
            <w:r>
              <w:t>9</w:t>
            </w:r>
          </w:p>
        </w:tc>
        <w:tc>
          <w:tcPr>
            <w:tcW w:w="2370" w:type="dxa"/>
            <w:hideMark/>
          </w:tcPr>
          <w:p w14:paraId="24CC57BB" w14:textId="3EEFF3A3" w:rsidR="00D954C3" w:rsidRPr="0065762A" w:rsidRDefault="00D954C3">
            <w:r w:rsidRPr="0065762A">
              <w:t xml:space="preserve">Robroch </w:t>
            </w:r>
            <w:r w:rsidR="004C7B3E">
              <w:t>et. al.</w:t>
            </w:r>
            <w:r w:rsidR="00B32D5E">
              <w:fldChar w:fldCharType="begin">
                <w:fldData xml:space="preserve">PEVuZE5vdGU+PENpdGU+PEF1dGhvcj5Sb2Jyb2NoPC9BdXRob3I+PFllYXI+MjAxMzwvWWVhcj48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=
</w:fldData>
              </w:fldChar>
            </w:r>
            <w:r w:rsidR="00B32D5E">
              <w:instrText xml:space="preserve"> ADDIN EN.CITE </w:instrText>
            </w:r>
            <w:r w:rsidR="00B32D5E">
              <w:fldChar w:fldCharType="begin">
                <w:fldData xml:space="preserve">PEVuZE5vdGU+PENpdGU+PEF1dGhvcj5Sb2Jyb2NoPC9BdXRob3I+PFllYXI+MjAxMzwvWWVhcj48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=
</w:fldData>
              </w:fldChar>
            </w:r>
            <w:r w:rsidR="00B32D5E">
              <w:instrText xml:space="preserve"> ADDIN EN.CITE.DATA </w:instrText>
            </w:r>
            <w:r w:rsidR="00B32D5E">
              <w:fldChar w:fldCharType="end"/>
            </w:r>
            <w:r w:rsidR="00B32D5E">
              <w:fldChar w:fldCharType="separate"/>
            </w:r>
            <w:r w:rsidR="00B32D5E">
              <w:rPr>
                <w:noProof/>
              </w:rPr>
              <w:t>[9]</w:t>
            </w:r>
            <w:r w:rsidR="00B32D5E">
              <w:fldChar w:fldCharType="end"/>
            </w:r>
          </w:p>
        </w:tc>
        <w:tc>
          <w:tcPr>
            <w:tcW w:w="6096" w:type="dxa"/>
            <w:hideMark/>
          </w:tcPr>
          <w:p w14:paraId="4E4E58FB" w14:textId="33E89079" w:rsidR="00D954C3" w:rsidRPr="0065762A" w:rsidRDefault="00D954C3">
            <w:r w:rsidRPr="0065762A">
              <w:t>[Ventriculomegaly at the gestational age of 20 weeks; research into its incidence and related abnormalities].</w:t>
            </w:r>
          </w:p>
        </w:tc>
        <w:tc>
          <w:tcPr>
            <w:tcW w:w="4394" w:type="dxa"/>
            <w:hideMark/>
          </w:tcPr>
          <w:p w14:paraId="2EB869EE" w14:textId="77777777" w:rsidR="00D954C3" w:rsidRPr="0065762A" w:rsidRDefault="00D954C3">
            <w:r w:rsidRPr="0065762A">
              <w:t>Nederlands Tijdschrift voor Geneeskunde. 157(3):A5148, 2013.</w:t>
            </w:r>
          </w:p>
        </w:tc>
        <w:tc>
          <w:tcPr>
            <w:tcW w:w="1559" w:type="dxa"/>
            <w:hideMark/>
          </w:tcPr>
          <w:p w14:paraId="73C493A5" w14:textId="77777777" w:rsidR="00D954C3" w:rsidRPr="0065762A" w:rsidRDefault="00D954C3">
            <w:r w:rsidRPr="0065762A">
              <w:t>Dutch</w:t>
            </w:r>
          </w:p>
        </w:tc>
      </w:tr>
      <w:tr w:rsidR="00D954C3" w:rsidRPr="0065762A" w14:paraId="43FD46FA" w14:textId="77777777" w:rsidTr="00D954C3">
        <w:trPr>
          <w:trHeight w:val="633"/>
        </w:trPr>
        <w:tc>
          <w:tcPr>
            <w:tcW w:w="460" w:type="dxa"/>
          </w:tcPr>
          <w:p w14:paraId="3EE35283" w14:textId="38DDDDA4" w:rsidR="00D954C3" w:rsidRPr="0065762A" w:rsidRDefault="00D954C3">
            <w:r>
              <w:t>10</w:t>
            </w:r>
          </w:p>
        </w:tc>
        <w:tc>
          <w:tcPr>
            <w:tcW w:w="2370" w:type="dxa"/>
            <w:hideMark/>
          </w:tcPr>
          <w:p w14:paraId="601219DD" w14:textId="25F44858" w:rsidR="00D954C3" w:rsidRPr="0065762A" w:rsidRDefault="00D954C3">
            <w:r w:rsidRPr="0065762A">
              <w:t xml:space="preserve">Langmar </w:t>
            </w:r>
            <w:r w:rsidR="004C7B3E">
              <w:t>et. al.</w:t>
            </w:r>
            <w:r w:rsidR="007D6186">
              <w:fldChar w:fldCharType="begin"/>
            </w:r>
            <w:r w:rsidR="007D6186">
              <w:instrText xml:space="preserve"> ADDIN EN.CITE &lt;EndNote&gt;&lt;Cite&gt;&lt;Author&gt;Langmar&lt;/Author&gt;&lt;Year&gt;2011&lt;/Year&gt;&lt;RecNum&gt;57704&lt;/RecNum&gt;&lt;DisplayText&gt;[10]&lt;/DisplayText&gt;&lt;record&gt;&lt;rec-number&gt;57704&lt;/rec-number&gt;&lt;foreign-keys&gt;&lt;key app="EN" db-id="w0fraw0ahvast5ezsxm55vde9esatwxaf05w" timestamp="1534032128"&gt;57704&lt;/key&gt;&lt;/foreign-keys&gt;&lt;ref-type name="Journal Article"&gt;17&lt;/ref-type&gt;&lt;contributors&gt;&lt;authors&gt;&lt;author&gt;Langmar, Z.&lt;/author&gt;&lt;author&gt;Nemeth, M.&lt;/author&gt;&lt;author&gt;Csaba, A.&lt;/author&gt;&lt;author&gt;Beke, A.&lt;/author&gt;&lt;author&gt;Joo, J. G.&lt;/author&gt;&lt;/authors&gt;&lt;/contributors&gt;&lt;auth-address&gt;Fovarosi Egyesitett Szent Istvan es Szent Laszlo Korhaz Budapest Semmelweis Egyetem, Altalanos Orvostudomanyi Kar I. Szuleszeti es Nogyogyaszati Klinika Budapest.&lt;/auth-address&gt;&lt;titles&gt;&lt;title&gt;[Congenital disorders. Hydrocephalus]&lt;/title&gt;&lt;secondary-title&gt;Orv Hetil&lt;/secondary-title&gt;&lt;/titles&gt;&lt;periodical&gt;&lt;full-title&gt;Orv Hetil&lt;/full-title&gt;&lt;/periodical&gt;&lt;pages&gt;2098-102&lt;/pages&gt;&lt;volume&gt;152&lt;/volume&gt;&lt;number&gt;52&lt;/number&gt;&lt;edition&gt;2011/12/14&lt;/edition&gt;&lt;keywords&gt;&lt;keyword&gt;Arnold-Chiari Malformation/diagnosis&lt;/keyword&gt;&lt;keyword&gt;Dandy-Walker Syndrome/diagnosis&lt;/keyword&gt;&lt;keyword&gt;Gestational Age&lt;/keyword&gt;&lt;keyword&gt;Humans&lt;/keyword&gt;&lt;keyword&gt;Hydrocephalus/classification/*diagnosis/diagnostic&lt;/keyword&gt;&lt;keyword&gt;imaging/genetics/pathology/physiopathology&lt;/keyword&gt;&lt;keyword&gt;Incidence&lt;/keyword&gt;&lt;keyword&gt;Intracranial Arteriovenous Malformations/diagnosis&lt;/keyword&gt;&lt;keyword&gt;Ultrasonography, Prenatal&lt;/keyword&gt;&lt;/keywords&gt;&lt;dates&gt;&lt;year&gt;2011&lt;/year&gt;&lt;pub-dates&gt;&lt;date&gt;Dec 25&lt;/date&gt;&lt;/pub-dates&gt;&lt;/dates&gt;&lt;orig-pub&gt;Veleszuletett rendellenessegek. Hydrocephalus.&lt;/orig-pub&gt;&lt;isbn&gt;0030-6002 (Print)&amp;#xD;0030-6002 (Linking)&lt;/isbn&gt;&lt;accession-num&gt;22155518&lt;/accession-num&gt;&lt;urls&gt;&lt;related-urls&gt;&lt;url&gt;https://www.ncbi.nlm.nih.gov/pubmed/22155518&lt;/url&gt;&lt;/related-urls&gt;&lt;/urls&gt;&lt;electronic-resource-num&gt;10.1556/OH.2011.29261&lt;/electronic-resource-num&gt;&lt;/record&gt;&lt;/Cite&gt;&lt;/EndNote&gt;</w:instrText>
            </w:r>
            <w:r w:rsidR="007D6186">
              <w:fldChar w:fldCharType="separate"/>
            </w:r>
            <w:r w:rsidR="007D6186">
              <w:rPr>
                <w:noProof/>
              </w:rPr>
              <w:t>[10]</w:t>
            </w:r>
            <w:r w:rsidR="007D6186">
              <w:fldChar w:fldCharType="end"/>
            </w:r>
          </w:p>
        </w:tc>
        <w:tc>
          <w:tcPr>
            <w:tcW w:w="6096" w:type="dxa"/>
            <w:hideMark/>
          </w:tcPr>
          <w:p w14:paraId="317716A4" w14:textId="4439DE1A" w:rsidR="00D954C3" w:rsidRPr="0065762A" w:rsidRDefault="00D954C3">
            <w:r w:rsidRPr="0065762A">
              <w:t>[Congenital disorders. Hydrocephalus].</w:t>
            </w:r>
          </w:p>
        </w:tc>
        <w:tc>
          <w:tcPr>
            <w:tcW w:w="4394" w:type="dxa"/>
            <w:hideMark/>
          </w:tcPr>
          <w:p w14:paraId="40AC65DF" w14:textId="77777777" w:rsidR="00D954C3" w:rsidRPr="0065762A" w:rsidRDefault="00D954C3">
            <w:r w:rsidRPr="0065762A">
              <w:t>Orvosi Hetilap. 152(52):2098-102, 2011 Dec 25.</w:t>
            </w:r>
          </w:p>
        </w:tc>
        <w:tc>
          <w:tcPr>
            <w:tcW w:w="1559" w:type="dxa"/>
            <w:hideMark/>
          </w:tcPr>
          <w:p w14:paraId="30CD031D" w14:textId="77777777" w:rsidR="00D954C3" w:rsidRPr="0065762A" w:rsidRDefault="00D954C3">
            <w:r w:rsidRPr="0065762A">
              <w:t>Hungarian</w:t>
            </w:r>
          </w:p>
        </w:tc>
      </w:tr>
      <w:tr w:rsidR="00D954C3" w:rsidRPr="0065762A" w14:paraId="033305E1" w14:textId="77777777" w:rsidTr="00D954C3">
        <w:trPr>
          <w:trHeight w:val="1036"/>
        </w:trPr>
        <w:tc>
          <w:tcPr>
            <w:tcW w:w="460" w:type="dxa"/>
          </w:tcPr>
          <w:p w14:paraId="28D58E48" w14:textId="5B982B89" w:rsidR="00D954C3" w:rsidRPr="0065762A" w:rsidRDefault="00D954C3">
            <w:r>
              <w:t>11</w:t>
            </w:r>
          </w:p>
        </w:tc>
        <w:tc>
          <w:tcPr>
            <w:tcW w:w="2370" w:type="dxa"/>
            <w:hideMark/>
          </w:tcPr>
          <w:p w14:paraId="6698BDAF" w14:textId="6C652943" w:rsidR="00D954C3" w:rsidRPr="0065762A" w:rsidRDefault="00D954C3">
            <w:r w:rsidRPr="0065762A">
              <w:t xml:space="preserve">Kato </w:t>
            </w:r>
            <w:r w:rsidR="004C7B3E">
              <w:t>et. al.</w:t>
            </w:r>
            <w:r w:rsidR="007D6186">
              <w:fldChar w:fldCharType="begin"/>
            </w:r>
            <w:r w:rsidR="007D6186">
              <w:instrText xml:space="preserve"> ADDIN EN.CITE &lt;EndNote&gt;&lt;Cite&gt;&lt;Author&gt;Kato&lt;/Author&gt;&lt;Year&gt;2010&lt;/Year&gt;&lt;RecNum&gt;57707&lt;/RecNum&gt;&lt;DisplayText&gt;[11]&lt;/DisplayText&gt;&lt;record&gt;&lt;rec-number&gt;57707&lt;/rec-number&gt;&lt;foreign-keys&gt;&lt;key app="EN" db-id="w0fraw0ahvast5ezsxm55vde9esatwxaf05w" timestamp="1534032155"&gt;57707&lt;/key&gt;&lt;/foreign-keys&gt;&lt;ref-type name="Journal Article"&gt;17&lt;/ref-type&gt;&lt;contributors&gt;&lt;authors&gt;&lt;author&gt;Kato, T.&lt;/author&gt;&lt;author&gt;Iseki, C.&lt;/author&gt;&lt;author&gt;Takahashi, Y.&lt;/author&gt;&lt;author&gt;Wada, M.&lt;/author&gt;&lt;author&gt;Kawanami, T.&lt;/author&gt;&lt;author&gt;Sato, H.&lt;/author&gt;&lt;author&gt;Emi, M.&lt;/author&gt;&lt;/authors&gt;&lt;/contributors&gt;&lt;auth-address&gt;Department of Neurology, Hematology, Metabolism, Endocrinology and Diabetology, Yamagata University Faculty of Medicine, Yamagata, Japan.&lt;/auth-address&gt;&lt;titles&gt;&lt;title&gt;[iNPH (Idiopathic normal pressure hydrocephalus) and AVIM (asymptomatic ventriculomegaly with features of iNPH on MRI)]&lt;/title&gt;&lt;secondary-title&gt;Rinsho Shinkeigaku&lt;/secondary-title&gt;&lt;/titles&gt;&lt;periodical&gt;&lt;full-title&gt;Rinsho Shinkeigaku&lt;/full-title&gt;&lt;/periodical&gt;&lt;pages&gt;963-5&lt;/pages&gt;&lt;volume&gt;50&lt;/volume&gt;&lt;number&gt;11&lt;/number&gt;&lt;edition&gt;2011/09/17&lt;/edition&gt;&lt;keywords&gt;&lt;keyword&gt;Aged&lt;/keyword&gt;&lt;keyword&gt;Cerebral Ventricles/*pathology&lt;/keyword&gt;&lt;keyword&gt;Cohort Studies&lt;/keyword&gt;&lt;keyword&gt;DNA Copy Number Variations/genetics&lt;/keyword&gt;&lt;keyword&gt;Female&lt;/keyword&gt;&lt;keyword&gt;Humans&lt;/keyword&gt;&lt;keyword&gt;Hydrocephalus, Normal Pressure/*diagnosis/epidemiology/genetics/pathology&lt;/keyword&gt;&lt;keyword&gt;*Magnetic Resonance Imaging&lt;/keyword&gt;&lt;keyword&gt;Male&lt;/keyword&gt;&lt;keyword&gt;Middle Aged&lt;/keyword&gt;&lt;keyword&gt;Repressor Proteins/genetics&lt;/keyword&gt;&lt;keyword&gt;Risk Factors&lt;/keyword&gt;&lt;/keywords&gt;&lt;dates&gt;&lt;year&gt;2010&lt;/year&gt;&lt;pub-dates&gt;&lt;date&gt;Nov&lt;/date&gt;&lt;/pub-dates&gt;&lt;/dates&gt;&lt;isbn&gt;1882-0654 (Electronic)&amp;#xD;0009-918X (Linking)&lt;/isbn&gt;&lt;accession-num&gt;21921528&lt;/accession-num&gt;&lt;urls&gt;&lt;related-urls&gt;&lt;url&gt;https://www.ncbi.nlm.nih.gov/pubmed/21921528&lt;/url&gt;&lt;/related-urls&gt;&lt;/urls&gt;&lt;/record&gt;&lt;/Cite&gt;&lt;/EndNote&gt;</w:instrText>
            </w:r>
            <w:r w:rsidR="007D6186">
              <w:fldChar w:fldCharType="separate"/>
            </w:r>
            <w:r w:rsidR="007D6186">
              <w:rPr>
                <w:noProof/>
              </w:rPr>
              <w:t>[11]</w:t>
            </w:r>
            <w:r w:rsidR="007D6186">
              <w:fldChar w:fldCharType="end"/>
            </w:r>
          </w:p>
        </w:tc>
        <w:tc>
          <w:tcPr>
            <w:tcW w:w="6096" w:type="dxa"/>
            <w:hideMark/>
          </w:tcPr>
          <w:p w14:paraId="0CB1CCC0" w14:textId="48F5B56A" w:rsidR="00D954C3" w:rsidRPr="0065762A" w:rsidRDefault="00D954C3">
            <w:r w:rsidRPr="0065762A">
              <w:t>[iNPH (Idiopathic normal pressure hydrocephalus) and AVIM (asymptomatic ventriculomegaly with features of iNPH on MRI)].</w:t>
            </w:r>
          </w:p>
        </w:tc>
        <w:tc>
          <w:tcPr>
            <w:tcW w:w="4394" w:type="dxa"/>
            <w:hideMark/>
          </w:tcPr>
          <w:p w14:paraId="1C08A3FD" w14:textId="77777777" w:rsidR="00D954C3" w:rsidRPr="0065762A" w:rsidRDefault="00D954C3">
            <w:r w:rsidRPr="0065762A">
              <w:t>Rinsho Shinkeigaku - Clinical Neurology. 50(11):963-5, 2010 Nov.</w:t>
            </w:r>
          </w:p>
        </w:tc>
        <w:tc>
          <w:tcPr>
            <w:tcW w:w="1559" w:type="dxa"/>
            <w:hideMark/>
          </w:tcPr>
          <w:p w14:paraId="1287EA45" w14:textId="77777777" w:rsidR="00D954C3" w:rsidRPr="0065762A" w:rsidRDefault="00D954C3">
            <w:r w:rsidRPr="0065762A">
              <w:t>Japanese</w:t>
            </w:r>
          </w:p>
        </w:tc>
      </w:tr>
      <w:tr w:rsidR="00D954C3" w:rsidRPr="0065762A" w14:paraId="7DD10AAD" w14:textId="77777777" w:rsidTr="00D954C3">
        <w:trPr>
          <w:trHeight w:val="823"/>
        </w:trPr>
        <w:tc>
          <w:tcPr>
            <w:tcW w:w="460" w:type="dxa"/>
          </w:tcPr>
          <w:p w14:paraId="20699E37" w14:textId="44501669" w:rsidR="00D954C3" w:rsidRPr="0065762A" w:rsidRDefault="00D954C3">
            <w:r>
              <w:lastRenderedPageBreak/>
              <w:t>12</w:t>
            </w:r>
          </w:p>
        </w:tc>
        <w:tc>
          <w:tcPr>
            <w:tcW w:w="2370" w:type="dxa"/>
            <w:hideMark/>
          </w:tcPr>
          <w:p w14:paraId="26E04DAA" w14:textId="35E80358" w:rsidR="00D954C3" w:rsidRPr="0065762A" w:rsidRDefault="00D954C3">
            <w:r w:rsidRPr="0065762A">
              <w:t xml:space="preserve">Negoro </w:t>
            </w:r>
            <w:r w:rsidR="004C7B3E">
              <w:t>et. al.</w:t>
            </w:r>
            <w:r w:rsidR="00F0602C">
              <w:fldChar w:fldCharType="begin"/>
            </w:r>
            <w:r w:rsidR="00F0602C">
              <w:instrText xml:space="preserve"> ADDIN EN.CITE &lt;EndNote&gt;&lt;Cite&gt;&lt;Author&gt;Negoro&lt;/Author&gt;&lt;Year&gt;1994&lt;/Year&gt;&lt;RecNum&gt;57708&lt;/RecNum&gt;&lt;DisplayText&gt;[12]&lt;/DisplayText&gt;&lt;record&gt;&lt;rec-number&gt;57708&lt;/rec-number&gt;&lt;foreign-keys&gt;&lt;key app="EN" db-id="w0fraw0ahvast5ezsxm55vde9esatwxaf05w" timestamp="1534032194"&gt;57708&lt;/key&gt;&lt;/foreign-keys&gt;&lt;ref-type name="Journal Article"&gt;17&lt;/ref-type&gt;&lt;contributors&gt;&lt;authors&gt;&lt;author&gt;Negoro, T.&lt;/author&gt;&lt;author&gt;Watanabe, K.&lt;/author&gt;&lt;author&gt;Nakashima, S.&lt;/author&gt;&lt;author&gt;Kikuchi, H.&lt;/author&gt;&lt;author&gt;Tamakoshi, A.&lt;/author&gt;&lt;/authors&gt;&lt;/contributors&gt;&lt;auth-address&gt;Department of Pediatrics, Nagoya.&lt;/auth-address&gt;&lt;titles&gt;&lt;title&gt;[Clinico-epidemiologic study of infantile hydrocephalus in Japan]&lt;/title&gt;&lt;secondary-title&gt;No To Hattatsu&lt;/secondary-title&gt;&lt;/titles&gt;&lt;periodical&gt;&lt;full-title&gt;No To Hattatsu&lt;/full-title&gt;&lt;/periodical&gt;&lt;pages&gt;211-5&lt;/pages&gt;&lt;volume&gt;26&lt;/volume&gt;&lt;number&gt;3&lt;/number&gt;&lt;edition&gt;1994/05/01&lt;/edition&gt;&lt;keywords&gt;&lt;keyword&gt;Humans&lt;/keyword&gt;&lt;keyword&gt;Hydrocephalus/*epidemiology&lt;/keyword&gt;&lt;keyword&gt;Infant&lt;/keyword&gt;&lt;keyword&gt;Infant, Newborn&lt;/keyword&gt;&lt;keyword&gt;Japan/epidemiology&lt;/keyword&gt;&lt;keyword&gt;Prognosis&lt;/keyword&gt;&lt;/keywords&gt;&lt;dates&gt;&lt;year&gt;1994&lt;/year&gt;&lt;pub-dates&gt;&lt;date&gt;May&lt;/date&gt;&lt;/pub-dates&gt;&lt;/dates&gt;&lt;isbn&gt;0029-0831 (Print)&amp;#xD;0029-0831 (Linking)&lt;/isbn&gt;&lt;accession-num&gt;8185972&lt;/accession-num&gt;&lt;urls&gt;&lt;related-urls&gt;&lt;url&gt;https://www.ncbi.nlm.nih.gov/pubmed/8185972&lt;/url&gt;&lt;/related-urls&gt;&lt;/urls&gt;&lt;/record&gt;&lt;/Cite&gt;&lt;/EndNote&gt;</w:instrText>
            </w:r>
            <w:r w:rsidR="00F0602C">
              <w:fldChar w:fldCharType="separate"/>
            </w:r>
            <w:r w:rsidR="00F0602C">
              <w:rPr>
                <w:noProof/>
              </w:rPr>
              <w:t>[12]</w:t>
            </w:r>
            <w:r w:rsidR="00F0602C">
              <w:fldChar w:fldCharType="end"/>
            </w:r>
          </w:p>
        </w:tc>
        <w:tc>
          <w:tcPr>
            <w:tcW w:w="6096" w:type="dxa"/>
            <w:hideMark/>
          </w:tcPr>
          <w:p w14:paraId="061049AE" w14:textId="11DF0DB9" w:rsidR="00D954C3" w:rsidRPr="0065762A" w:rsidRDefault="00D954C3">
            <w:r w:rsidRPr="0065762A">
              <w:t>[Clinico-epidemiologic study of infantile hydrocephalus in Japan].</w:t>
            </w:r>
          </w:p>
        </w:tc>
        <w:tc>
          <w:tcPr>
            <w:tcW w:w="4394" w:type="dxa"/>
            <w:hideMark/>
          </w:tcPr>
          <w:p w14:paraId="39E7404C" w14:textId="77777777" w:rsidR="00D954C3" w:rsidRPr="0065762A" w:rsidRDefault="00D954C3">
            <w:r w:rsidRPr="0065762A">
              <w:t>No to Hattatsu [Brain &amp; Development]. 26(3):211-5, 1994 May.</w:t>
            </w:r>
          </w:p>
        </w:tc>
        <w:tc>
          <w:tcPr>
            <w:tcW w:w="1559" w:type="dxa"/>
            <w:hideMark/>
          </w:tcPr>
          <w:p w14:paraId="779A8444" w14:textId="77777777" w:rsidR="00D954C3" w:rsidRPr="0065762A" w:rsidRDefault="00D954C3">
            <w:r w:rsidRPr="0065762A">
              <w:t>Japanese</w:t>
            </w:r>
          </w:p>
        </w:tc>
      </w:tr>
      <w:tr w:rsidR="00D954C3" w:rsidRPr="0065762A" w14:paraId="4BF78B98" w14:textId="77777777" w:rsidTr="00D954C3">
        <w:trPr>
          <w:trHeight w:val="691"/>
        </w:trPr>
        <w:tc>
          <w:tcPr>
            <w:tcW w:w="460" w:type="dxa"/>
          </w:tcPr>
          <w:p w14:paraId="60546429" w14:textId="5E9B8A2F" w:rsidR="00D954C3" w:rsidRPr="0065762A" w:rsidRDefault="00D954C3">
            <w:r>
              <w:t>13</w:t>
            </w:r>
          </w:p>
        </w:tc>
        <w:tc>
          <w:tcPr>
            <w:tcW w:w="2370" w:type="dxa"/>
            <w:hideMark/>
          </w:tcPr>
          <w:p w14:paraId="07C9EACA" w14:textId="3AF7A482" w:rsidR="00D954C3" w:rsidRPr="0065762A" w:rsidRDefault="00D954C3">
            <w:r w:rsidRPr="0065762A">
              <w:t xml:space="preserve">Suzuki </w:t>
            </w:r>
            <w:r w:rsidR="004C7B3E">
              <w:t>et. al.</w:t>
            </w:r>
            <w:r w:rsidR="00946158">
              <w:fldChar w:fldCharType="begin"/>
            </w:r>
            <w:r w:rsidR="00946158">
              <w:instrText xml:space="preserve"> ADDIN EN.CITE &lt;EndNote&gt;&lt;Cite&gt;&lt;Author&gt;Suzuki&lt;/Author&gt;&lt;Year&gt;1992&lt;/Year&gt;&lt;RecNum&gt;57709&lt;/RecNum&gt;&lt;DisplayText&gt;[13]&lt;/DisplayText&gt;&lt;record&gt;&lt;rec-number&gt;57709&lt;/rec-number&gt;&lt;foreign-keys&gt;&lt;key app="EN" db-id="w0fraw0ahvast5ezsxm55vde9esatwxaf05w" timestamp="1534032219"&gt;57709&lt;/key&gt;&lt;/foreign-keys&gt;&lt;ref-type name="Journal Article"&gt;17&lt;/ref-type&gt;&lt;contributors&gt;&lt;authors&gt;&lt;author&gt;Suzuki, H.&lt;/author&gt;&lt;author&gt;Hirano, S.&lt;/author&gt;&lt;author&gt;Kurokawa, T.&lt;/author&gt;&lt;/authors&gt;&lt;/contributors&gt;&lt;auth-address&gt;National Center Hospital for Mental, Nervous and Muscular Disorders, National Center of Neurology and Psychiatry, Kodaira, Tokyo.&lt;/auth-address&gt;&lt;titles&gt;&lt;title&gt;[Occurrence of anomalies of the central nervous system in handicapped children]&lt;/title&gt;&lt;secondary-title&gt;No To Hattatsu&lt;/secondary-title&gt;&lt;/titles&gt;&lt;periodical&gt;&lt;full-title&gt;No To Hattatsu&lt;/full-title&gt;&lt;/periodical&gt;&lt;pages&gt;9-13&lt;/pages&gt;&lt;volume&gt;24&lt;/volume&gt;&lt;number&gt;1&lt;/number&gt;&lt;edition&gt;1992/01/01&lt;/edition&gt;&lt;keywords&gt;&lt;keyword&gt;Anencephaly/epidemiology&lt;/keyword&gt;&lt;keyword&gt;Brain/diagnostic imaging&lt;/keyword&gt;&lt;keyword&gt;Central Nervous System/*abnormalities&lt;/keyword&gt;&lt;keyword&gt;Child&lt;/keyword&gt;&lt;keyword&gt;Child, Institutionalized&lt;/keyword&gt;&lt;keyword&gt;*Disabled Persons&lt;/keyword&gt;&lt;keyword&gt;Humans&lt;/keyword&gt;&lt;keyword&gt;Hydrocephalus/epidemiology&lt;/keyword&gt;&lt;keyword&gt;Japan/epidemiology&lt;/keyword&gt;&lt;keyword&gt;Neural Tube Defects/epidemiology&lt;/keyword&gt;&lt;keyword&gt;Tomography, X-Ray Computed&lt;/keyword&gt;&lt;/keywords&gt;&lt;dates&gt;&lt;year&gt;1992&lt;/year&gt;&lt;pub-dates&gt;&lt;date&gt;Jan&lt;/date&gt;&lt;/pub-dates&gt;&lt;/dates&gt;&lt;isbn&gt;0029-0831 (Print)&amp;#xD;0029-0831 (Linking)&lt;/isbn&gt;&lt;accession-num&gt;1531019&lt;/accession-num&gt;&lt;urls&gt;&lt;related-urls&gt;&lt;url&gt;https://www.ncbi.nlm.nih.gov/pubmed/1531019&lt;/url&gt;&lt;/related-urls&gt;&lt;/urls&gt;&lt;/record&gt;&lt;/Cite&gt;&lt;/EndNote&gt;</w:instrText>
            </w:r>
            <w:r w:rsidR="00946158">
              <w:fldChar w:fldCharType="separate"/>
            </w:r>
            <w:r w:rsidR="00946158">
              <w:rPr>
                <w:noProof/>
              </w:rPr>
              <w:t>[13]</w:t>
            </w:r>
            <w:r w:rsidR="00946158">
              <w:fldChar w:fldCharType="end"/>
            </w:r>
            <w:r w:rsidRPr="0065762A">
              <w:br/>
            </w:r>
          </w:p>
        </w:tc>
        <w:tc>
          <w:tcPr>
            <w:tcW w:w="6096" w:type="dxa"/>
            <w:hideMark/>
          </w:tcPr>
          <w:p w14:paraId="6840F29D" w14:textId="1BCEDA98" w:rsidR="00D954C3" w:rsidRPr="0065762A" w:rsidRDefault="00D954C3">
            <w:r w:rsidRPr="0065762A">
              <w:t>[Occurrence of anomalies of the central nervous system in handicapped children].</w:t>
            </w:r>
          </w:p>
        </w:tc>
        <w:tc>
          <w:tcPr>
            <w:tcW w:w="4394" w:type="dxa"/>
            <w:hideMark/>
          </w:tcPr>
          <w:p w14:paraId="1EA869D2" w14:textId="77777777" w:rsidR="00D954C3" w:rsidRPr="0065762A" w:rsidRDefault="00D954C3">
            <w:r w:rsidRPr="0065762A">
              <w:t>No to Hattatsu [Brain &amp; Development]. 24(1):9-13, 1992 Jan.</w:t>
            </w:r>
          </w:p>
        </w:tc>
        <w:tc>
          <w:tcPr>
            <w:tcW w:w="1559" w:type="dxa"/>
            <w:hideMark/>
          </w:tcPr>
          <w:p w14:paraId="3DF06FA3" w14:textId="77777777" w:rsidR="00D954C3" w:rsidRPr="0065762A" w:rsidRDefault="00D954C3">
            <w:r w:rsidRPr="0065762A">
              <w:t>Japanese</w:t>
            </w:r>
          </w:p>
        </w:tc>
      </w:tr>
      <w:tr w:rsidR="00D954C3" w:rsidRPr="0065762A" w14:paraId="7906AA64" w14:textId="77777777" w:rsidTr="00D954C3">
        <w:trPr>
          <w:trHeight w:val="719"/>
        </w:trPr>
        <w:tc>
          <w:tcPr>
            <w:tcW w:w="460" w:type="dxa"/>
          </w:tcPr>
          <w:p w14:paraId="506F15BC" w14:textId="7BA7299F" w:rsidR="00D954C3" w:rsidRDefault="00D954C3">
            <w:r>
              <w:t>14</w:t>
            </w:r>
          </w:p>
        </w:tc>
        <w:tc>
          <w:tcPr>
            <w:tcW w:w="2370" w:type="dxa"/>
            <w:hideMark/>
          </w:tcPr>
          <w:p w14:paraId="2ACD95CE" w14:textId="1E7C4432" w:rsidR="00D954C3" w:rsidRPr="0065762A" w:rsidRDefault="004C7B3E">
            <w:r>
              <w:t>Sobaniec-Lotowska et. al.</w:t>
            </w:r>
            <w:r w:rsidR="002929C6">
              <w:t xml:space="preserve"> </w:t>
            </w:r>
            <w:r w:rsidR="00946158">
              <w:fldChar w:fldCharType="begin"/>
            </w:r>
            <w:r w:rsidR="00946158">
              <w:instrText xml:space="preserve"> ADDIN EN.CITE &lt;EndNote&gt;&lt;Cite&gt;&lt;Author&gt;Sobaniec-Lotowska&lt;/Author&gt;&lt;Year&gt;1989&lt;/Year&gt;&lt;RecNum&gt;57710&lt;/RecNum&gt;&lt;DisplayText&gt;[14]&lt;/DisplayText&gt;&lt;record&gt;&lt;rec-number&gt;57710&lt;/rec-number&gt;&lt;foreign-keys&gt;&lt;key app="EN" db-id="w0fraw0ahvast5ezsxm55vde9esatwxaf05w" timestamp="1534032257"&gt;57710&lt;/key&gt;&lt;/foreign-keys&gt;&lt;ref-type name="Journal Article"&gt;17&lt;/ref-type&gt;&lt;contributors&gt;&lt;authors&gt;&lt;author&gt;Sobaniec-Lotowska, M.&lt;/author&gt;&lt;author&gt;Ostapiuk, H.&lt;/author&gt;&lt;author&gt;Sulkowski, S.&lt;/author&gt;&lt;author&gt;Sobaniec, W.&lt;/author&gt;&lt;author&gt;Sulik, M.&lt;/author&gt;&lt;author&gt;Famulski, W.&lt;/author&gt;&lt;/authors&gt;&lt;/contributors&gt;&lt;titles&gt;&lt;title&gt;[Congenital anomalies of the central nervous system in autopsy specimens]&lt;/title&gt;&lt;secondary-title&gt;Wiad Lek&lt;/secondary-title&gt;&lt;/titles&gt;&lt;periodical&gt;&lt;full-title&gt;Wiad Lek&lt;/full-title&gt;&lt;/periodical&gt;&lt;pages&gt;159-63&lt;/pages&gt;&lt;volume&gt;42&lt;/volume&gt;&lt;number&gt;3&lt;/number&gt;&lt;edition&gt;1989/02/01&lt;/edition&gt;&lt;keywords&gt;&lt;keyword&gt;Abnormalities, Multiple/*epidemiology/pathology&lt;/keyword&gt;&lt;keyword&gt;Anencephaly/*epidemiology/pathology&lt;/keyword&gt;&lt;keyword&gt;Female&lt;/keyword&gt;&lt;keyword&gt;Humans&lt;/keyword&gt;&lt;keyword&gt;Hydrocephalus/*epidemiology/pathology&lt;/keyword&gt;&lt;keyword&gt;Infant&lt;/keyword&gt;&lt;keyword&gt;Infant, Newborn&lt;/keyword&gt;&lt;keyword&gt;Male&lt;/keyword&gt;&lt;keyword&gt;Meningomyelocele/*epidemiology/pathology&lt;/keyword&gt;&lt;keyword&gt;Poland&lt;/keyword&gt;&lt;keyword&gt;Sex Factors&lt;/keyword&gt;&lt;/keywords&gt;&lt;dates&gt;&lt;year&gt;1989&lt;/year&gt;&lt;pub-dates&gt;&lt;date&gt;Feb 1&lt;/date&gt;&lt;/pub-dates&gt;&lt;/dates&gt;&lt;orig-pub&gt;Wady wrodzone osrodkowego ukladu nerwowego w materiale autopsyjnym.&lt;/orig-pub&gt;&lt;isbn&gt;0043-5147 (Print)&amp;#xD;0043-5147 (Linking)&lt;/isbn&gt;&lt;accession-num&gt;2623859&lt;/accession-num&gt;&lt;urls&gt;&lt;related-urls&gt;&lt;url&gt;https://www.ncbi.nlm.nih.gov/pubmed/2623859&lt;/url&gt;&lt;/related-urls&gt;&lt;/urls&gt;&lt;/record&gt;&lt;/Cite&gt;&lt;/EndNote&gt;</w:instrText>
            </w:r>
            <w:r w:rsidR="00946158">
              <w:fldChar w:fldCharType="separate"/>
            </w:r>
            <w:r w:rsidR="00946158">
              <w:rPr>
                <w:noProof/>
              </w:rPr>
              <w:t>[14]</w:t>
            </w:r>
            <w:r w:rsidR="00946158">
              <w:fldChar w:fldCharType="end"/>
            </w:r>
          </w:p>
        </w:tc>
        <w:tc>
          <w:tcPr>
            <w:tcW w:w="6096" w:type="dxa"/>
            <w:hideMark/>
          </w:tcPr>
          <w:p w14:paraId="2BF8C466" w14:textId="3645278F" w:rsidR="00D954C3" w:rsidRPr="0065762A" w:rsidRDefault="00D954C3">
            <w:r w:rsidRPr="0065762A">
              <w:t>[Congenital anomalies of the central nervous system in autopsy specimens].</w:t>
            </w:r>
          </w:p>
        </w:tc>
        <w:tc>
          <w:tcPr>
            <w:tcW w:w="4394" w:type="dxa"/>
            <w:hideMark/>
          </w:tcPr>
          <w:p w14:paraId="01933841" w14:textId="77777777" w:rsidR="00D954C3" w:rsidRPr="0065762A" w:rsidRDefault="00D954C3">
            <w:r w:rsidRPr="0065762A">
              <w:t>Wiadomosci Lekarskie. 42(3):159-63, 1989 Feb 01.</w:t>
            </w:r>
          </w:p>
        </w:tc>
        <w:tc>
          <w:tcPr>
            <w:tcW w:w="1559" w:type="dxa"/>
            <w:hideMark/>
          </w:tcPr>
          <w:p w14:paraId="07E1B5C3" w14:textId="77777777" w:rsidR="00D954C3" w:rsidRPr="0065762A" w:rsidRDefault="00D954C3">
            <w:r w:rsidRPr="0065762A">
              <w:t>Polish</w:t>
            </w:r>
          </w:p>
        </w:tc>
      </w:tr>
      <w:tr w:rsidR="00D954C3" w:rsidRPr="0065762A" w14:paraId="64AF4F16" w14:textId="77777777" w:rsidTr="00D954C3">
        <w:trPr>
          <w:trHeight w:val="716"/>
        </w:trPr>
        <w:tc>
          <w:tcPr>
            <w:tcW w:w="460" w:type="dxa"/>
          </w:tcPr>
          <w:p w14:paraId="63ACE5DC" w14:textId="02CDCB7C" w:rsidR="00D954C3" w:rsidRPr="0065762A" w:rsidRDefault="00D954C3">
            <w:r>
              <w:t>15</w:t>
            </w:r>
          </w:p>
        </w:tc>
        <w:tc>
          <w:tcPr>
            <w:tcW w:w="2370" w:type="dxa"/>
            <w:hideMark/>
          </w:tcPr>
          <w:p w14:paraId="0FC3BEA5" w14:textId="7BF52929" w:rsidR="00D954C3" w:rsidRPr="0065762A" w:rsidRDefault="00D954C3">
            <w:r w:rsidRPr="0065762A">
              <w:t xml:space="preserve">Cavalcanti </w:t>
            </w:r>
            <w:r w:rsidR="004C7B3E">
              <w:t>et. al.</w:t>
            </w:r>
            <w:r w:rsidR="00946158">
              <w:fldChar w:fldCharType="begin"/>
            </w:r>
            <w:r w:rsidR="00946158">
              <w:instrText xml:space="preserve"> ADDIN EN.CITE &lt;EndNote&gt;&lt;Cite&gt;&lt;Author&gt;Cavalcanti&lt;/Author&gt;&lt;Year&gt;2003&lt;/Year&gt;&lt;RecNum&gt;57711&lt;/RecNum&gt;&lt;DisplayText&gt;[15]&lt;/DisplayText&gt;&lt;record&gt;&lt;rec-number&gt;57711&lt;/rec-number&gt;&lt;foreign-keys&gt;&lt;key app="EN" db-id="w0fraw0ahvast5ezsxm55vde9esatwxaf05w" timestamp="1534032289"&gt;57711&lt;/key&gt;&lt;/foreign-keys&gt;&lt;ref-type name="Journal Article"&gt;17&lt;/ref-type&gt;&lt;contributors&gt;&lt;authors&gt;&lt;author&gt;Cavalcanti, D. P.&lt;/author&gt;&lt;author&gt;Salomao, M. A.&lt;/author&gt;&lt;/authors&gt;&lt;/contributors&gt;&lt;auth-address&gt;Universidade Estadual de Campinas, Campinas, SP, Brazil.&lt;/auth-address&gt;&lt;titles&gt;&lt;title&gt;[Incidence of congenital hydrocephalus and the role of the prenatal diagnosis]&lt;/title&gt;&lt;secondary-title&gt;J Pediatr (Rio J)&lt;/secondary-title&gt;&lt;/titles&gt;&lt;periodical&gt;&lt;full-title&gt;J Pediatr (Rio J)&lt;/full-title&gt;&lt;/periodical&gt;&lt;pages&gt;135-40&lt;/pages&gt;&lt;volume&gt;79&lt;/volume&gt;&lt;number&gt;2&lt;/number&gt;&lt;edition&gt;2003/09/23&lt;/edition&gt;&lt;keywords&gt;&lt;keyword&gt;Female&lt;/keyword&gt;&lt;keyword&gt;Humans&lt;/keyword&gt;&lt;keyword&gt;Hydrocephalus/diagnostic imaging/*epidemiology&lt;/keyword&gt;&lt;keyword&gt;Incidence&lt;/keyword&gt;&lt;keyword&gt;Infant, Newborn&lt;/keyword&gt;&lt;keyword&gt;Male&lt;/keyword&gt;&lt;keyword&gt;Pregnancy&lt;/keyword&gt;&lt;keyword&gt;Ultrasonography, Prenatal&lt;/keyword&gt;&lt;/keywords&gt;&lt;dates&gt;&lt;year&gt;2003&lt;/year&gt;&lt;pub-dates&gt;&lt;date&gt;Mar-Apr&lt;/date&gt;&lt;/pub-dates&gt;&lt;/dates&gt;&lt;orig-pub&gt;Incidencia de hidrocefalia congenita e o papel do diagnostico pre-natal.&lt;/orig-pub&gt;&lt;isbn&gt;0021-7557 (Print)&amp;#xD;0021-7557 (Linking)&lt;/isbn&gt;&lt;accession-num&gt;14502334&lt;/accession-num&gt;&lt;urls&gt;&lt;related-urls&gt;&lt;url&gt;https://www.ncbi.nlm.nih.gov/pubmed/14502334&lt;/url&gt;&lt;/related-urls&gt;&lt;/urls&gt;&lt;/record&gt;&lt;/Cite&gt;&lt;/EndNote&gt;</w:instrText>
            </w:r>
            <w:r w:rsidR="00946158">
              <w:fldChar w:fldCharType="separate"/>
            </w:r>
            <w:r w:rsidR="00946158">
              <w:rPr>
                <w:noProof/>
              </w:rPr>
              <w:t>[15]</w:t>
            </w:r>
            <w:r w:rsidR="00946158">
              <w:fldChar w:fldCharType="end"/>
            </w:r>
          </w:p>
        </w:tc>
        <w:tc>
          <w:tcPr>
            <w:tcW w:w="6096" w:type="dxa"/>
            <w:hideMark/>
          </w:tcPr>
          <w:p w14:paraId="637588FF" w14:textId="22345B8C" w:rsidR="00D954C3" w:rsidRPr="0065762A" w:rsidRDefault="00D954C3">
            <w:r w:rsidRPr="0065762A">
              <w:t>[Incidence of congenital hydrocephalus and the role of the prenatal diagnosis].</w:t>
            </w:r>
          </w:p>
        </w:tc>
        <w:tc>
          <w:tcPr>
            <w:tcW w:w="4394" w:type="dxa"/>
            <w:hideMark/>
          </w:tcPr>
          <w:p w14:paraId="2F157C4C" w14:textId="77777777" w:rsidR="00D954C3" w:rsidRPr="0065762A" w:rsidRDefault="00D954C3">
            <w:r w:rsidRPr="0065762A">
              <w:t>Jornal de Pediatria. 79(2):135-40, 2003 Mar-Apr.</w:t>
            </w:r>
          </w:p>
        </w:tc>
        <w:tc>
          <w:tcPr>
            <w:tcW w:w="1559" w:type="dxa"/>
            <w:hideMark/>
          </w:tcPr>
          <w:p w14:paraId="664E4B65" w14:textId="77777777" w:rsidR="00D954C3" w:rsidRPr="0065762A" w:rsidRDefault="00D954C3">
            <w:r w:rsidRPr="0065762A">
              <w:t>Portuguese</w:t>
            </w:r>
          </w:p>
        </w:tc>
      </w:tr>
      <w:tr w:rsidR="00D954C3" w:rsidRPr="0065762A" w14:paraId="1200287F" w14:textId="77777777" w:rsidTr="00D954C3">
        <w:trPr>
          <w:trHeight w:val="679"/>
        </w:trPr>
        <w:tc>
          <w:tcPr>
            <w:tcW w:w="460" w:type="dxa"/>
          </w:tcPr>
          <w:p w14:paraId="0E9C76DD" w14:textId="32288B47" w:rsidR="00D954C3" w:rsidRPr="0065762A" w:rsidRDefault="00D954C3">
            <w:r>
              <w:t>16</w:t>
            </w:r>
          </w:p>
        </w:tc>
        <w:tc>
          <w:tcPr>
            <w:tcW w:w="2370" w:type="dxa"/>
            <w:hideMark/>
          </w:tcPr>
          <w:p w14:paraId="3479E053" w14:textId="73FA1CCB" w:rsidR="00D954C3" w:rsidRPr="0065762A" w:rsidRDefault="00D954C3">
            <w:r w:rsidRPr="0065762A">
              <w:t xml:space="preserve">Kliemann </w:t>
            </w:r>
            <w:r w:rsidR="004C7B3E">
              <w:t>et. al.</w:t>
            </w:r>
            <w:r w:rsidR="00946158">
              <w:fldChar w:fldCharType="begin"/>
            </w:r>
            <w:r w:rsidR="00946158">
              <w:instrText xml:space="preserve"> ADDIN EN.CITE &lt;EndNote&gt;&lt;Cite&gt;&lt;Author&gt;Kliemann&lt;/Author&gt;&lt;Year&gt;2005&lt;/Year&gt;&lt;RecNum&gt;57712&lt;/RecNum&gt;&lt;DisplayText&gt;[16]&lt;/DisplayText&gt;&lt;record&gt;&lt;rec-number&gt;57712&lt;/rec-number&gt;&lt;foreign-keys&gt;&lt;key app="EN" db-id="w0fraw0ahvast5ezsxm55vde9esatwxaf05w" timestamp="1534032314"&gt;57712&lt;/key&gt;&lt;/foreign-keys&gt;&lt;ref-type name="Journal Article"&gt;17&lt;/ref-type&gt;&lt;contributors&gt;&lt;authors&gt;&lt;author&gt;Kliemann, S. E.&lt;/author&gt;&lt;author&gt;Rosemberg, S.&lt;/author&gt;&lt;/authors&gt;&lt;/contributors&gt;&lt;auth-address&gt;Departamento de Pediatria, Santa Casa de Misericordia de Sao Paulo, Sao Paulo, SP, Brasil. skliemann@hotmail.com&lt;/auth-address&gt;&lt;titles&gt;&lt;title&gt;[Shunted hydrocephalus in childhood: an epidemiological study of 243 consecutive observations]&lt;/title&gt;&lt;secondary-title&gt;Arq Neuropsiquiatr&lt;/secondary-title&gt;&lt;/titles&gt;&lt;periodical&gt;&lt;full-title&gt;Arq Neuropsiquiatr&lt;/full-title&gt;&lt;/periodical&gt;&lt;pages&gt;494-501&lt;/pages&gt;&lt;volume&gt;63&lt;/volume&gt;&lt;number&gt;2B&lt;/number&gt;&lt;edition&gt;2005/08/02&lt;/edition&gt;&lt;keywords&gt;&lt;keyword&gt;Adolescent&lt;/keyword&gt;&lt;keyword&gt;Age of Onset&lt;/keyword&gt;&lt;keyword&gt;Cause of Death&lt;/keyword&gt;&lt;keyword&gt;*Cerebrospinal Fluid Shunts/adverse effects&lt;/keyword&gt;&lt;keyword&gt;Child&lt;/keyword&gt;&lt;keyword&gt;Child, Preschool&lt;/keyword&gt;&lt;keyword&gt;Epilepsy/epidemiology/etiology/physiopathology&lt;/keyword&gt;&lt;keyword&gt;Female&lt;/keyword&gt;&lt;keyword&gt;Humans&lt;/keyword&gt;&lt;keyword&gt;Hydrocephalus/*epidemiology/etiology/*surgery&lt;/keyword&gt;&lt;keyword&gt;Infant&lt;/keyword&gt;&lt;keyword&gt;Infant, Newborn&lt;/keyword&gt;&lt;keyword&gt;Male&lt;/keyword&gt;&lt;keyword&gt;Psychomotor Disorders/epidemiology/etiology/physiopathology&lt;/keyword&gt;&lt;keyword&gt;Retrospective Studies&lt;/keyword&gt;&lt;/keywords&gt;&lt;dates&gt;&lt;year&gt;2005&lt;/year&gt;&lt;pub-dates&gt;&lt;date&gt;Jun&lt;/date&gt;&lt;/pub-dates&gt;&lt;/dates&gt;&lt;orig-pub&gt;Hidrocefalia derivada na infancia: um estudo clinico-epidemiologico de 243 observacoes consecutivas.&lt;/orig-pub&gt;&lt;isbn&gt;0004-282X (Print)&amp;#xD;0004-282X (Linking)&lt;/isbn&gt;&lt;accession-num&gt;16059605&lt;/accession-num&gt;&lt;urls&gt;&lt;related-urls&gt;&lt;url&gt;https://www.ncbi.nlm.nih.gov/pubmed/16059605&lt;/url&gt;&lt;/related-urls&gt;&lt;/urls&gt;&lt;electronic-resource-num&gt;/S0004-282X2005000300024&lt;/electronic-resource-num&gt;&lt;/record&gt;&lt;/Cite&gt;&lt;/EndNote&gt;</w:instrText>
            </w:r>
            <w:r w:rsidR="00946158">
              <w:fldChar w:fldCharType="separate"/>
            </w:r>
            <w:r w:rsidR="00946158">
              <w:rPr>
                <w:noProof/>
              </w:rPr>
              <w:t>[16]</w:t>
            </w:r>
            <w:r w:rsidR="00946158">
              <w:fldChar w:fldCharType="end"/>
            </w:r>
          </w:p>
        </w:tc>
        <w:tc>
          <w:tcPr>
            <w:tcW w:w="6096" w:type="dxa"/>
            <w:hideMark/>
          </w:tcPr>
          <w:p w14:paraId="429FA81E" w14:textId="3C8C9E6A" w:rsidR="00D954C3" w:rsidRPr="0065762A" w:rsidRDefault="00D954C3">
            <w:r w:rsidRPr="0065762A">
              <w:t>[Shunted hydrocephalus in childhood: an epidemiological study of 243 consecutive observations].</w:t>
            </w:r>
          </w:p>
        </w:tc>
        <w:tc>
          <w:tcPr>
            <w:tcW w:w="4394" w:type="dxa"/>
            <w:hideMark/>
          </w:tcPr>
          <w:p w14:paraId="02016A2F" w14:textId="77777777" w:rsidR="00D954C3" w:rsidRPr="0065762A" w:rsidRDefault="00D954C3">
            <w:r w:rsidRPr="0065762A">
              <w:t>Arquivos de Neuro-Psiquiatria. 63(2B):494-501, 2005 Jun.</w:t>
            </w:r>
          </w:p>
        </w:tc>
        <w:tc>
          <w:tcPr>
            <w:tcW w:w="1559" w:type="dxa"/>
            <w:hideMark/>
          </w:tcPr>
          <w:p w14:paraId="0B53340A" w14:textId="77777777" w:rsidR="00D954C3" w:rsidRPr="0065762A" w:rsidRDefault="00D954C3">
            <w:r w:rsidRPr="0065762A">
              <w:t>Portuguese</w:t>
            </w:r>
          </w:p>
        </w:tc>
      </w:tr>
      <w:tr w:rsidR="00D954C3" w:rsidRPr="0065762A" w14:paraId="3A04B68C" w14:textId="77777777" w:rsidTr="00D954C3">
        <w:trPr>
          <w:trHeight w:val="1101"/>
        </w:trPr>
        <w:tc>
          <w:tcPr>
            <w:tcW w:w="460" w:type="dxa"/>
          </w:tcPr>
          <w:p w14:paraId="4E3318DB" w14:textId="7209430B" w:rsidR="00D954C3" w:rsidRDefault="00D954C3">
            <w:r>
              <w:t>17</w:t>
            </w:r>
          </w:p>
        </w:tc>
        <w:tc>
          <w:tcPr>
            <w:tcW w:w="2370" w:type="dxa"/>
            <w:hideMark/>
          </w:tcPr>
          <w:p w14:paraId="68A824DC" w14:textId="0014043C" w:rsidR="00D954C3" w:rsidRPr="0065762A" w:rsidRDefault="00D954C3">
            <w:r>
              <w:t xml:space="preserve">Chiosac </w:t>
            </w:r>
            <w:r w:rsidR="004C7B3E">
              <w:t>et. al.</w:t>
            </w:r>
            <w:r w:rsidR="00044E3B">
              <w:fldChar w:fldCharType="begin">
                <w:fldData xml:space="preserve">PEVuZE5vdGU+PENpdGU+PEF1dGhvcj5DaGlvc2FjPC9BdXRob3I+PFllYXI+MjAxMDwvWWVhcj48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</w:fldData>
              </w:fldChar>
            </w:r>
            <w:r w:rsidR="00044E3B">
              <w:instrText xml:space="preserve"> ADDIN EN.CITE </w:instrText>
            </w:r>
            <w:r w:rsidR="00044E3B">
              <w:fldChar w:fldCharType="begin">
                <w:fldData xml:space="preserve">PEVuZE5vdGU+PENpdGU+PEF1dGhvcj5DaGlvc2FjPC9BdXRob3I+PFllYXI+MjAxMDwvWWVhcj48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</w:fldData>
              </w:fldChar>
            </w:r>
            <w:r w:rsidR="00044E3B">
              <w:instrText xml:space="preserve"> ADDIN EN.CITE.DATA </w:instrText>
            </w:r>
            <w:r w:rsidR="00044E3B">
              <w:fldChar w:fldCharType="end"/>
            </w:r>
            <w:r w:rsidR="00044E3B">
              <w:fldChar w:fldCharType="separate"/>
            </w:r>
            <w:r w:rsidR="00044E3B">
              <w:rPr>
                <w:noProof/>
              </w:rPr>
              <w:t>[17]</w:t>
            </w:r>
            <w:r w:rsidR="00044E3B">
              <w:fldChar w:fldCharType="end"/>
            </w:r>
          </w:p>
        </w:tc>
        <w:tc>
          <w:tcPr>
            <w:tcW w:w="6096" w:type="dxa"/>
            <w:hideMark/>
          </w:tcPr>
          <w:p w14:paraId="159AF9C5" w14:textId="2D38BE3D" w:rsidR="00D954C3" w:rsidRPr="0065762A" w:rsidRDefault="00D954C3">
            <w:r w:rsidRPr="0065762A">
              <w:t>[Research on the incidence and prevalence of congenital abnormalities in Iasi district and Iasi city, from 2001 to 2008].</w:t>
            </w:r>
          </w:p>
        </w:tc>
        <w:tc>
          <w:tcPr>
            <w:tcW w:w="4394" w:type="dxa"/>
            <w:hideMark/>
          </w:tcPr>
          <w:p w14:paraId="756CB8FB" w14:textId="77777777" w:rsidR="00D954C3" w:rsidRPr="0065762A" w:rsidRDefault="00D954C3">
            <w:r w:rsidRPr="0065762A">
              <w:t>Revista medico-chirurgicala a Societatii de Medici si Naturalisti din Iasi. 114 (3) (pp 836-840), 2010. Date of Publication: 2010 Jul-Sep.</w:t>
            </w:r>
          </w:p>
        </w:tc>
        <w:tc>
          <w:tcPr>
            <w:tcW w:w="1559" w:type="dxa"/>
            <w:hideMark/>
          </w:tcPr>
          <w:p w14:paraId="67015AC9" w14:textId="77777777" w:rsidR="00D954C3" w:rsidRPr="0065762A" w:rsidRDefault="00D954C3">
            <w:r w:rsidRPr="0065762A">
              <w:t>Romanian</w:t>
            </w:r>
          </w:p>
        </w:tc>
      </w:tr>
      <w:tr w:rsidR="00D954C3" w:rsidRPr="0065762A" w14:paraId="795FD214" w14:textId="77777777" w:rsidTr="00D954C3">
        <w:trPr>
          <w:trHeight w:val="1070"/>
        </w:trPr>
        <w:tc>
          <w:tcPr>
            <w:tcW w:w="460" w:type="dxa"/>
          </w:tcPr>
          <w:p w14:paraId="499D49B5" w14:textId="74FBCAFC" w:rsidR="00D954C3" w:rsidRDefault="00D954C3">
            <w:r>
              <w:t>18</w:t>
            </w:r>
          </w:p>
        </w:tc>
        <w:tc>
          <w:tcPr>
            <w:tcW w:w="2370" w:type="dxa"/>
            <w:hideMark/>
          </w:tcPr>
          <w:p w14:paraId="6A6B1088" w14:textId="5C004278" w:rsidR="00D954C3" w:rsidRPr="0065762A" w:rsidRDefault="00D954C3">
            <w:r>
              <w:t xml:space="preserve">Kayuka </w:t>
            </w:r>
            <w:r w:rsidR="004C7B3E">
              <w:t>et. al.</w:t>
            </w:r>
            <w:r w:rsidR="00044E3B">
              <w:fldChar w:fldCharType="begin">
                <w:fldData xml:space="preserve">PEVuZE5vdGU+PENpdGU+PEF1dGhvcj5jYXBpdGFsIEthPC9BdXRob3I+PFllYXI+MjAxNzwvWWVh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</w:fldData>
              </w:fldChar>
            </w:r>
            <w:r w:rsidR="00044E3B">
              <w:instrText xml:space="preserve"> ADDIN EN.CITE </w:instrText>
            </w:r>
            <w:r w:rsidR="00044E3B">
              <w:fldChar w:fldCharType="begin">
                <w:fldData xml:space="preserve">PEVuZE5vdGU+PENpdGU+PEF1dGhvcj5jYXBpdGFsIEthPC9BdXRob3I+PFllYXI+MjAxNzwvWWVh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</w:fldData>
              </w:fldChar>
            </w:r>
            <w:r w:rsidR="00044E3B">
              <w:instrText xml:space="preserve"> ADDIN EN.CITE.DATA </w:instrText>
            </w:r>
            <w:r w:rsidR="00044E3B">
              <w:fldChar w:fldCharType="end"/>
            </w:r>
            <w:r w:rsidR="00044E3B">
              <w:fldChar w:fldCharType="separate"/>
            </w:r>
            <w:r w:rsidR="00044E3B">
              <w:rPr>
                <w:noProof/>
              </w:rPr>
              <w:t>[18]</w:t>
            </w:r>
            <w:r w:rsidR="00044E3B">
              <w:fldChar w:fldCharType="end"/>
            </w:r>
          </w:p>
        </w:tc>
        <w:tc>
          <w:tcPr>
            <w:tcW w:w="6096" w:type="dxa"/>
            <w:hideMark/>
          </w:tcPr>
          <w:p w14:paraId="2866136A" w14:textId="128D1BD8" w:rsidR="00D954C3" w:rsidRPr="0065762A" w:rsidRDefault="00D954C3">
            <w:r w:rsidRPr="0065762A">
              <w:t xml:space="preserve">[The dynamics of the incidence of intraventricular hemorrhages and their outcomes among prematurely born children of the poltava region in 2007-2016]. </w:t>
            </w:r>
          </w:p>
        </w:tc>
        <w:tc>
          <w:tcPr>
            <w:tcW w:w="4394" w:type="dxa"/>
            <w:hideMark/>
          </w:tcPr>
          <w:p w14:paraId="6F039376" w14:textId="77777777" w:rsidR="00D954C3" w:rsidRPr="0065762A" w:rsidRDefault="00D954C3">
            <w:r w:rsidRPr="0065762A">
              <w:t>Wiadomosci Lekarskie. 70(3 pt 1):493-498, 2017.</w:t>
            </w:r>
          </w:p>
        </w:tc>
        <w:tc>
          <w:tcPr>
            <w:tcW w:w="1559" w:type="dxa"/>
            <w:hideMark/>
          </w:tcPr>
          <w:p w14:paraId="773CFA6B" w14:textId="77777777" w:rsidR="00D954C3" w:rsidRPr="0065762A" w:rsidRDefault="00D954C3">
            <w:r w:rsidRPr="0065762A">
              <w:t>Russian</w:t>
            </w:r>
          </w:p>
        </w:tc>
      </w:tr>
      <w:tr w:rsidR="00D954C3" w:rsidRPr="0065762A" w14:paraId="624AED8B" w14:textId="77777777" w:rsidTr="00D954C3">
        <w:trPr>
          <w:trHeight w:val="706"/>
        </w:trPr>
        <w:tc>
          <w:tcPr>
            <w:tcW w:w="460" w:type="dxa"/>
          </w:tcPr>
          <w:p w14:paraId="4BE5492A" w14:textId="76608AF3" w:rsidR="00D954C3" w:rsidRPr="0065762A" w:rsidRDefault="00D954C3">
            <w:r>
              <w:t>19</w:t>
            </w:r>
          </w:p>
        </w:tc>
        <w:tc>
          <w:tcPr>
            <w:tcW w:w="2370" w:type="dxa"/>
            <w:hideMark/>
          </w:tcPr>
          <w:p w14:paraId="64AD1D83" w14:textId="5A3A5D88" w:rsidR="00D954C3" w:rsidRPr="0065762A" w:rsidRDefault="00D954C3">
            <w:r w:rsidRPr="0065762A">
              <w:t xml:space="preserve">Grillo </w:t>
            </w:r>
            <w:r w:rsidR="004C7B3E">
              <w:t>et. al.</w:t>
            </w:r>
            <w:r w:rsidR="00044E3B">
              <w:fldChar w:fldCharType="begin"/>
            </w:r>
            <w:r w:rsidR="00044E3B">
              <w:instrText xml:space="preserve"> ADDIN EN.CITE &lt;EndNote&gt;&lt;Cite&gt;&lt;Author&gt;Grillo&lt;/Author&gt;&lt;Year&gt;2003&lt;/Year&gt;&lt;RecNum&gt;57715&lt;/RecNum&gt;&lt;DisplayText&gt;[19]&lt;/DisplayText&gt;&lt;record&gt;&lt;rec-number&gt;57715&lt;/rec-number&gt;&lt;foreign-keys&gt;&lt;key app="EN" db-id="w0fraw0ahvast5ezsxm55vde9esatwxaf05w" timestamp="1534032522"&gt;57715&lt;/key&gt;&lt;/foreign-keys&gt;&lt;ref-type name="Journal Article"&gt;17&lt;/ref-type&gt;&lt;contributors&gt;&lt;authors&gt;&lt;author&gt;Grillo, E.&lt;/author&gt;&lt;author&gt;da Silva, R. J.&lt;/author&gt;&lt;/authors&gt;&lt;/contributors&gt;&lt;titles&gt;&lt;title&gt;[Neural tube defects and congenital hydrocephalus. Why is prevalence important?]&lt;/title&gt;&lt;secondary-title&gt;J Pediatr (Rio J)&lt;/secondary-title&gt;&lt;/titles&gt;&lt;periodical&gt;&lt;full-title&gt;J Pediatr (Rio J)&lt;/full-title&gt;&lt;/periodical&gt;&lt;pages&gt;105-6&lt;/pages&gt;&lt;volume&gt;79&lt;/volume&gt;&lt;number&gt;2&lt;/number&gt;&lt;edition&gt;2003/09/23&lt;/edition&gt;&lt;keywords&gt;&lt;keyword&gt;Folic Acid/therapeutic use&lt;/keyword&gt;&lt;keyword&gt;Humans&lt;/keyword&gt;&lt;keyword&gt;Hydrocephalus/*epidemiology/prevention &amp;amp; control&lt;/keyword&gt;&lt;keyword&gt;Infant, Newborn&lt;/keyword&gt;&lt;keyword&gt;Neural Tube Defects/*epidemiology/prevention &amp;amp; control&lt;/keyword&gt;&lt;keyword&gt;Prevalence&lt;/keyword&gt;&lt;/keywords&gt;&lt;dates&gt;&lt;year&gt;2003&lt;/year&gt;&lt;pub-dates&gt;&lt;date&gt;Mar-Apr&lt;/date&gt;&lt;/pub-dates&gt;&lt;/dates&gt;&lt;orig-pub&gt;Defeitos do tubo neural e hidrocefalia congenita. Por que conhecer suas prevalencias?&lt;/orig-pub&gt;&lt;isbn&gt;0021-7557 (Print)&amp;#xD;0021-7557 (Linking)&lt;/isbn&gt;&lt;accession-num&gt;14502329&lt;/accession-num&gt;&lt;urls&gt;&lt;related-urls&gt;&lt;url&gt;https://www.ncbi.nlm.nih.gov/pubmed/14502329&lt;/url&gt;&lt;/related-urls&gt;&lt;/urls&gt;&lt;/record&gt;&lt;/Cite&gt;&lt;/EndNote&gt;</w:instrText>
            </w:r>
            <w:r w:rsidR="00044E3B">
              <w:fldChar w:fldCharType="separate"/>
            </w:r>
            <w:r w:rsidR="00044E3B">
              <w:rPr>
                <w:noProof/>
              </w:rPr>
              <w:t>[19]</w:t>
            </w:r>
            <w:r w:rsidR="00044E3B">
              <w:fldChar w:fldCharType="end"/>
            </w:r>
          </w:p>
        </w:tc>
        <w:tc>
          <w:tcPr>
            <w:tcW w:w="6096" w:type="dxa"/>
            <w:hideMark/>
          </w:tcPr>
          <w:p w14:paraId="6052149D" w14:textId="1CC06D58" w:rsidR="00D954C3" w:rsidRPr="0065762A" w:rsidRDefault="00D954C3">
            <w:r w:rsidRPr="0065762A">
              <w:t>[Neural tube defects and congenital hydrocephalus. Why is prevalence important?].</w:t>
            </w:r>
          </w:p>
        </w:tc>
        <w:tc>
          <w:tcPr>
            <w:tcW w:w="4394" w:type="dxa"/>
            <w:hideMark/>
          </w:tcPr>
          <w:p w14:paraId="47EDA5B3" w14:textId="77777777" w:rsidR="00D954C3" w:rsidRPr="0065762A" w:rsidRDefault="00D954C3">
            <w:r w:rsidRPr="0065762A">
              <w:t>Jornal de Pediatria. 79(2):105-6, 2003 Mar-Apr.</w:t>
            </w:r>
          </w:p>
        </w:tc>
        <w:tc>
          <w:tcPr>
            <w:tcW w:w="1559" w:type="dxa"/>
            <w:hideMark/>
          </w:tcPr>
          <w:p w14:paraId="02FA95A1" w14:textId="77777777" w:rsidR="00D954C3" w:rsidRPr="0065762A" w:rsidRDefault="00D954C3">
            <w:r w:rsidRPr="0065762A">
              <w:t>Spanish</w:t>
            </w:r>
          </w:p>
        </w:tc>
      </w:tr>
      <w:tr w:rsidR="00D954C3" w:rsidRPr="0065762A" w14:paraId="66FE3491" w14:textId="77777777" w:rsidTr="00D954C3">
        <w:trPr>
          <w:trHeight w:val="779"/>
        </w:trPr>
        <w:tc>
          <w:tcPr>
            <w:tcW w:w="460" w:type="dxa"/>
          </w:tcPr>
          <w:p w14:paraId="1D1816A3" w14:textId="7D9A3227" w:rsidR="00D954C3" w:rsidRPr="0065762A" w:rsidRDefault="00D954C3">
            <w:r>
              <w:t>20</w:t>
            </w:r>
          </w:p>
        </w:tc>
        <w:tc>
          <w:tcPr>
            <w:tcW w:w="2370" w:type="dxa"/>
            <w:hideMark/>
          </w:tcPr>
          <w:p w14:paraId="5D691135" w14:textId="6FCCD266" w:rsidR="00D954C3" w:rsidRPr="0065762A" w:rsidRDefault="00D954C3">
            <w:r w:rsidRPr="0065762A">
              <w:t xml:space="preserve">Perez </w:t>
            </w:r>
            <w:r w:rsidR="004C7B3E">
              <w:t>et. al.</w:t>
            </w:r>
            <w:r w:rsidR="00F40CA6">
              <w:fldChar w:fldCharType="begin"/>
            </w:r>
            <w:r w:rsidR="00F40CA6">
              <w:instrText xml:space="preserve"> ADDIN EN.CITE &lt;EndNote&gt;&lt;Cite&gt;&lt;Author&gt;Pina Pérez&lt;/Author&gt;&lt;Year&gt;2014&lt;/Year&gt;&lt;RecNum&gt;57720&lt;/RecNum&gt;&lt;DisplayText&gt;[20]&lt;/DisplayText&gt;&lt;record&gt;&lt;rec-number&gt;57720&lt;/rec-number&gt;&lt;foreign-keys&gt;&lt;key app="EN" db-id="w0fraw0ahvast5ezsxm55vde9esatwxaf05w" timestamp="1534033223"&gt;57720&lt;/key&gt;&lt;/foreign-keys&gt;&lt;ref-type name="Journal Article"&gt;17&lt;/ref-type&gt;&lt;contributors&gt;&lt;authors&gt;&lt;author&gt;Pina Pérez, Silvia&lt;/author&gt;&lt;author&gt;Costa Pueyo, Jordi&lt;/author&gt;&lt;author&gt;Serra Azuara, Laura&lt;/author&gt;&lt;author&gt;Molina Marín, Cristina&lt;/author&gt;&lt;author&gt;Escofet Soteras, Concepción&lt;/author&gt;&lt;author&gt;Corona Martínez, Manuel&lt;/author&gt;&lt;/authors&gt;&lt;/contributors&gt;&lt;titles&gt;&lt;title&gt;Diagnóstico ecográfico de la ventriculomegalia fetal. Seguimiento posnatal&lt;/title&gt;&lt;secondary-title&gt;Progresos de Obstetricia y Ginecología&lt;/secondary-title&gt;&lt;/titles&gt;&lt;periodical&gt;&lt;full-title&gt;Progresos de Obstetricia y Ginecologia&lt;/full-title&gt;&lt;/periodical&gt;&lt;pages&gt;202-207&lt;/pages&gt;&lt;volume&gt;57&lt;/volume&gt;&lt;number&gt;5&lt;/number&gt;&lt;section&gt;202&lt;/section&gt;&lt;dates&gt;&lt;year&gt;2014&lt;/year&gt;&lt;/dates&gt;&lt;isbn&gt;03045013&lt;/isbn&gt;&lt;urls&gt;&lt;/urls&gt;&lt;electronic-resource-num&gt;10.1016/j.pog.2014.01.007&lt;/electronic-resource-num&gt;&lt;/record&gt;&lt;/Cite&gt;&lt;/EndNote&gt;</w:instrText>
            </w:r>
            <w:r w:rsidR="00F40CA6">
              <w:fldChar w:fldCharType="separate"/>
            </w:r>
            <w:r w:rsidR="00F40CA6">
              <w:rPr>
                <w:noProof/>
              </w:rPr>
              <w:t>[20]</w:t>
            </w:r>
            <w:r w:rsidR="00F40CA6">
              <w:fldChar w:fldCharType="end"/>
            </w:r>
          </w:p>
        </w:tc>
        <w:tc>
          <w:tcPr>
            <w:tcW w:w="6096" w:type="dxa"/>
            <w:hideMark/>
          </w:tcPr>
          <w:p w14:paraId="22C615D7" w14:textId="2FDD7970" w:rsidR="00D954C3" w:rsidRPr="0065762A" w:rsidRDefault="00F40CA6">
            <w:r>
              <w:t>[</w:t>
            </w:r>
            <w:r w:rsidR="00D954C3" w:rsidRPr="0065762A">
              <w:t>Ultrasound diagnosis of fetal ventriculomegaly. Postnatal follow-up.</w:t>
            </w:r>
            <w:r>
              <w:t>]</w:t>
            </w:r>
          </w:p>
        </w:tc>
        <w:tc>
          <w:tcPr>
            <w:tcW w:w="4394" w:type="dxa"/>
            <w:hideMark/>
          </w:tcPr>
          <w:p w14:paraId="2440AF0D" w14:textId="77777777" w:rsidR="00D954C3" w:rsidRPr="0065762A" w:rsidRDefault="00D954C3">
            <w:r w:rsidRPr="0065762A">
              <w:t>Progresos de Obstetricia y Ginecologia. 57 (5) (pp 202-207), 2014. Date of Publication: May 2014.</w:t>
            </w:r>
          </w:p>
        </w:tc>
        <w:tc>
          <w:tcPr>
            <w:tcW w:w="1559" w:type="dxa"/>
            <w:hideMark/>
          </w:tcPr>
          <w:p w14:paraId="6088464F" w14:textId="77777777" w:rsidR="00D954C3" w:rsidRPr="0065762A" w:rsidRDefault="00D954C3">
            <w:r w:rsidRPr="0065762A">
              <w:t>Spanish</w:t>
            </w:r>
          </w:p>
        </w:tc>
      </w:tr>
      <w:tr w:rsidR="00D954C3" w:rsidRPr="0065762A" w14:paraId="464E28FF" w14:textId="77777777" w:rsidTr="00D954C3">
        <w:trPr>
          <w:trHeight w:val="705"/>
        </w:trPr>
        <w:tc>
          <w:tcPr>
            <w:tcW w:w="460" w:type="dxa"/>
          </w:tcPr>
          <w:p w14:paraId="05C1B002" w14:textId="0140B9C7" w:rsidR="00D954C3" w:rsidRPr="0065762A" w:rsidRDefault="00D954C3">
            <w:r>
              <w:t>21</w:t>
            </w:r>
          </w:p>
        </w:tc>
        <w:tc>
          <w:tcPr>
            <w:tcW w:w="2370" w:type="dxa"/>
            <w:hideMark/>
          </w:tcPr>
          <w:p w14:paraId="41337FC8" w14:textId="630A5F7C" w:rsidR="00D954C3" w:rsidRPr="0065762A" w:rsidRDefault="00D954C3">
            <w:r w:rsidRPr="0065762A">
              <w:t xml:space="preserve">Ruggieri </w:t>
            </w:r>
            <w:r w:rsidR="004C7B3E">
              <w:t>et. al.</w:t>
            </w:r>
            <w:r w:rsidR="00DF3A0F">
              <w:fldChar w:fldCharType="begin"/>
            </w:r>
            <w:r w:rsidR="00F40CA6">
              <w:instrText xml:space="preserve"> ADDIN EN.CITE &lt;EndNote&gt;&lt;Cite&gt;&lt;Author&gt;Ruggieri&lt;/Author&gt;&lt;Year&gt;2009&lt;/Year&gt;&lt;RecNum&gt;57717&lt;/RecNum&gt;&lt;DisplayText&gt;[21]&lt;/DisplayText&gt;&lt;record&gt;&lt;rec-number&gt;57717&lt;/rec-number&gt;&lt;foreign-keys&gt;&lt;key app="EN" db-id="w0fraw0ahvast5ezsxm55vde9esatwxaf05w" timestamp="1534032829"&gt;57717&lt;/key&gt;&lt;/foreign-keys&gt;&lt;ref-type name="Journal Article"&gt;17&lt;/ref-type&gt;&lt;contributors&gt;&lt;authors&gt;&lt;author&gt;Ruggieri, V. L.&lt;/author&gt;&lt;author&gt;Arberas, C. L.&lt;/author&gt;&lt;/authors&gt;&lt;/contributors&gt;&lt;auth-address&gt;Servicio de Neurologia, Hospital de Pediatria Juan P. Garrahan, Buenos Aires, Argentina. vruggieri@intramed.net.ar&lt;/auth-address&gt;&lt;titles&gt;&lt;title&gt;[Genetic syndromes recognizable in the neonatal period]&lt;/title&gt;&lt;secondary-title&gt;Medicina (B Aires)&lt;/secondary-title&gt;&lt;/titles&gt;&lt;periodical&gt;&lt;full-title&gt;Medicina (B Aires)&lt;/full-title&gt;&lt;/periodical&gt;&lt;pages&gt;15-35&lt;/pages&gt;&lt;volume&gt;69&lt;/volume&gt;&lt;number&gt;1 Pt 1&lt;/number&gt;&lt;edition&gt;2009/02/26&lt;/edition&gt;&lt;keywords&gt;&lt;keyword&gt;Chromosome Disorders/diagnosis/genetics&lt;/keyword&gt;&lt;keyword&gt;Congenital Abnormalities/*diagnosis/genetics&lt;/keyword&gt;&lt;keyword&gt;Genetic Diseases, Inborn/*diagnosis&lt;/keyword&gt;&lt;keyword&gt;Humans&lt;/keyword&gt;&lt;keyword&gt;Infant, Newborn&lt;/keyword&gt;&lt;keyword&gt;Intellectual Disability/diagnosis/genetics&lt;/keyword&gt;&lt;keyword&gt;*Neonatal Screening&lt;/keyword&gt;&lt;keyword&gt;Syndrome&lt;/keyword&gt;&lt;/keywords&gt;&lt;dates&gt;&lt;year&gt;2009&lt;/year&gt;&lt;/dates&gt;&lt;orig-pub&gt;Sindromes geneticos reconocibles en el periodo neonatal.&lt;/orig-pub&gt;&lt;isbn&gt;0025-7680 (Print)&amp;#xD;0025-7680 (Linking)&lt;/isbn&gt;&lt;accession-num&gt;19239999&lt;/accession-num&gt;&lt;urls&gt;&lt;related-urls&gt;&lt;url&gt;https://www.ncbi.nlm.nih.gov/pubmed/19239999&lt;/url&gt;&lt;/related-urls&gt;&lt;/urls&gt;&lt;/record&gt;&lt;/Cite&gt;&lt;/EndNote&gt;</w:instrText>
            </w:r>
            <w:r w:rsidR="00DF3A0F">
              <w:fldChar w:fldCharType="separate"/>
            </w:r>
            <w:r w:rsidR="00F40CA6">
              <w:rPr>
                <w:noProof/>
              </w:rPr>
              <w:t>[21]</w:t>
            </w:r>
            <w:r w:rsidR="00DF3A0F">
              <w:fldChar w:fldCharType="end"/>
            </w:r>
          </w:p>
        </w:tc>
        <w:tc>
          <w:tcPr>
            <w:tcW w:w="6096" w:type="dxa"/>
            <w:hideMark/>
          </w:tcPr>
          <w:p w14:paraId="6FBA0514" w14:textId="35FF4C30" w:rsidR="00D954C3" w:rsidRPr="0065762A" w:rsidRDefault="00F40CA6">
            <w:r>
              <w:t>[</w:t>
            </w:r>
            <w:r w:rsidR="00D954C3" w:rsidRPr="0065762A">
              <w:t>Genetic syndromes recognizable in the neonatal period.</w:t>
            </w:r>
            <w:r>
              <w:t>]</w:t>
            </w:r>
            <w:r w:rsidR="00D954C3" w:rsidRPr="0065762A">
              <w:t xml:space="preserve"> </w:t>
            </w:r>
          </w:p>
        </w:tc>
        <w:tc>
          <w:tcPr>
            <w:tcW w:w="4394" w:type="dxa"/>
            <w:hideMark/>
          </w:tcPr>
          <w:p w14:paraId="4E61BFE9" w14:textId="77777777" w:rsidR="00D954C3" w:rsidRPr="0065762A" w:rsidRDefault="00D954C3">
            <w:r w:rsidRPr="0065762A">
              <w:t>Medicina. 69 (1 PART 1) (pp 15-35), 2009. Date of Publication: 2009.</w:t>
            </w:r>
          </w:p>
        </w:tc>
        <w:tc>
          <w:tcPr>
            <w:tcW w:w="1559" w:type="dxa"/>
            <w:hideMark/>
          </w:tcPr>
          <w:p w14:paraId="170C1A00" w14:textId="77777777" w:rsidR="00D954C3" w:rsidRPr="0065762A" w:rsidRDefault="00D954C3">
            <w:r w:rsidRPr="0065762A">
              <w:t>Spanish</w:t>
            </w:r>
          </w:p>
        </w:tc>
      </w:tr>
      <w:tr w:rsidR="00D954C3" w:rsidRPr="0065762A" w14:paraId="19ED54FB" w14:textId="77777777" w:rsidTr="00D954C3">
        <w:trPr>
          <w:trHeight w:val="702"/>
        </w:trPr>
        <w:tc>
          <w:tcPr>
            <w:tcW w:w="460" w:type="dxa"/>
          </w:tcPr>
          <w:p w14:paraId="3309F2F5" w14:textId="158D000F" w:rsidR="00D954C3" w:rsidRPr="0065762A" w:rsidRDefault="00D954C3">
            <w:r>
              <w:t>22</w:t>
            </w:r>
          </w:p>
        </w:tc>
        <w:tc>
          <w:tcPr>
            <w:tcW w:w="2370" w:type="dxa"/>
            <w:hideMark/>
          </w:tcPr>
          <w:p w14:paraId="511ED829" w14:textId="6A8F8533" w:rsidR="00D954C3" w:rsidRPr="0065762A" w:rsidRDefault="00D954C3">
            <w:r w:rsidRPr="0065762A">
              <w:t xml:space="preserve">Fernell </w:t>
            </w:r>
            <w:r w:rsidR="004C7B3E">
              <w:t>et. al.</w:t>
            </w:r>
            <w:r w:rsidR="005C31B1">
              <w:fldChar w:fldCharType="begin"/>
            </w:r>
            <w:r w:rsidR="00F40CA6">
              <w:instrText xml:space="preserve"> ADDIN EN.CITE &lt;EndNote&gt;&lt;Cite&gt;&lt;Author&gt;Fernell&lt;/Author&gt;&lt;Year&gt;1993&lt;/Year&gt;&lt;RecNum&gt;57718&lt;/RecNum&gt;&lt;DisplayText&gt;[22]&lt;/DisplayText&gt;&lt;record&gt;&lt;rec-number&gt;57718&lt;/rec-number&gt;&lt;foreign-keys&gt;&lt;key app="EN" db-id="w0fraw0ahvast5ezsxm55vde9esatwxaf05w" timestamp="1534032866"&gt;57718&lt;/key&gt;&lt;/foreign-keys&gt;&lt;ref-type name="Journal Article"&gt;17&lt;/ref-type&gt;&lt;contributors&gt;&lt;authors&gt;&lt;author&gt;Fernell, E.&lt;/author&gt;&lt;author&gt;Hagberg, G.&lt;/author&gt;&lt;author&gt;Hagberg, B.&lt;/author&gt;&lt;/authors&gt;&lt;/contributors&gt;&lt;auth-address&gt;Barnkliniken, Huddinge sjukhus.&lt;/auth-address&gt;&lt;titles&gt;&lt;title&gt;[Infantile hydrocephalus. Complication of prematurity]&lt;/title&gt;&lt;secondary-title&gt;Lakartidningen&lt;/secondary-title&gt;&lt;/titles&gt;&lt;periodical&gt;&lt;full-title&gt;Lakartidningen&lt;/full-title&gt;&lt;/periodical&gt;&lt;pages&gt;791-3&lt;/pages&gt;&lt;volume&gt;90&lt;/volume&gt;&lt;number&gt;9&lt;/number&gt;&lt;edition&gt;1993/03/03&lt;/edition&gt;&lt;keywords&gt;&lt;keyword&gt;Cerebrospinal Fluid Shunts&lt;/keyword&gt;&lt;keyword&gt;Female&lt;/keyword&gt;&lt;keyword&gt;Humans&lt;/keyword&gt;&lt;keyword&gt;Hydrocephalus/epidemiology/*etiology/surgery&lt;/keyword&gt;&lt;keyword&gt;Infant, Newborn&lt;/keyword&gt;&lt;keyword&gt;*Infant, Premature&lt;/keyword&gt;&lt;keyword&gt;Male&lt;/keyword&gt;&lt;keyword&gt;Sweden/epidemiology&lt;/keyword&gt;&lt;/keywords&gt;&lt;dates&gt;&lt;year&gt;1993&lt;/year&gt;&lt;pub-dates&gt;&lt;date&gt;Mar 3&lt;/date&gt;&lt;/pub-dates&gt;&lt;/dates&gt;&lt;orig-pub&gt;Infantil hydrocefalus. Komplikation till underburenhet.&lt;/orig-pub&gt;&lt;isbn&gt;0023-7205 (Print)&amp;#xD;0023-7205 (Linking)&lt;/isbn&gt;&lt;accession-num&gt;8445965&lt;/accession-num&gt;&lt;urls&gt;&lt;related-urls&gt;&lt;url&gt;https://www.ncbi.nlm.nih.gov/pubmed/8445965&lt;/url&gt;&lt;/related-urls&gt;&lt;/urls&gt;&lt;/record&gt;&lt;/Cite&gt;&lt;/EndNote&gt;</w:instrText>
            </w:r>
            <w:r w:rsidR="005C31B1">
              <w:fldChar w:fldCharType="separate"/>
            </w:r>
            <w:r w:rsidR="00F40CA6">
              <w:rPr>
                <w:noProof/>
              </w:rPr>
              <w:t>[22]</w:t>
            </w:r>
            <w:r w:rsidR="005C31B1">
              <w:fldChar w:fldCharType="end"/>
            </w:r>
          </w:p>
        </w:tc>
        <w:tc>
          <w:tcPr>
            <w:tcW w:w="6096" w:type="dxa"/>
            <w:hideMark/>
          </w:tcPr>
          <w:p w14:paraId="27577995" w14:textId="2780ABDA" w:rsidR="00D954C3" w:rsidRPr="0065762A" w:rsidRDefault="00D954C3">
            <w:r w:rsidRPr="0065762A">
              <w:t xml:space="preserve">[Infantile hydrocephalus. Complication of prematurity]. </w:t>
            </w:r>
          </w:p>
        </w:tc>
        <w:tc>
          <w:tcPr>
            <w:tcW w:w="4394" w:type="dxa"/>
            <w:hideMark/>
          </w:tcPr>
          <w:p w14:paraId="61E0170D" w14:textId="77777777" w:rsidR="00D954C3" w:rsidRPr="0065762A" w:rsidRDefault="00D954C3">
            <w:r w:rsidRPr="0065762A">
              <w:t>Lakartidningen. 90(9):791-3, 1993 Mar 03.</w:t>
            </w:r>
          </w:p>
        </w:tc>
        <w:tc>
          <w:tcPr>
            <w:tcW w:w="1559" w:type="dxa"/>
            <w:hideMark/>
          </w:tcPr>
          <w:p w14:paraId="6CE14A53" w14:textId="77777777" w:rsidR="00D954C3" w:rsidRPr="0065762A" w:rsidRDefault="00D954C3">
            <w:r w:rsidRPr="0065762A">
              <w:t>Swedish</w:t>
            </w:r>
          </w:p>
        </w:tc>
      </w:tr>
      <w:tr w:rsidR="00D954C3" w:rsidRPr="0065762A" w14:paraId="2EA2DBB7" w14:textId="77777777" w:rsidTr="00D954C3">
        <w:trPr>
          <w:trHeight w:val="996"/>
        </w:trPr>
        <w:tc>
          <w:tcPr>
            <w:tcW w:w="460" w:type="dxa"/>
          </w:tcPr>
          <w:p w14:paraId="4E6994C3" w14:textId="300C43FE" w:rsidR="00D954C3" w:rsidRPr="0065762A" w:rsidRDefault="00D954C3">
            <w:r>
              <w:t>23</w:t>
            </w:r>
          </w:p>
        </w:tc>
        <w:tc>
          <w:tcPr>
            <w:tcW w:w="2370" w:type="dxa"/>
            <w:hideMark/>
          </w:tcPr>
          <w:p w14:paraId="40E1DA5B" w14:textId="712F4E28" w:rsidR="00D954C3" w:rsidRPr="0065762A" w:rsidRDefault="00D954C3">
            <w:r w:rsidRPr="0065762A">
              <w:t xml:space="preserve">Hoglund </w:t>
            </w:r>
            <w:r w:rsidR="004C7B3E">
              <w:t>et. al.</w:t>
            </w:r>
            <w:r w:rsidR="005C31B1">
              <w:fldChar w:fldCharType="begin"/>
            </w:r>
            <w:r w:rsidR="00F40CA6">
              <w:instrText xml:space="preserve"> ADDIN EN.CITE &lt;EndNote&gt;&lt;Cite&gt;&lt;Author&gt;Hoglund&lt;/Author&gt;&lt;Year&gt;2001&lt;/Year&gt;&lt;RecNum&gt;57719&lt;/RecNum&gt;&lt;DisplayText&gt;[23]&lt;/DisplayText&gt;&lt;record&gt;&lt;rec-number&gt;57719&lt;/rec-number&gt;&lt;foreign-keys&gt;&lt;key app="EN" db-id="w0fraw0ahvast5ezsxm55vde9esatwxaf05w" timestamp="1534032900"&gt;57719&lt;/key&gt;&lt;/foreign-keys&gt;&lt;ref-type name="Journal Article"&gt;17&lt;/ref-type&gt;&lt;contributors&gt;&lt;authors&gt;&lt;author&gt;Hoglund, M.&lt;/author&gt;&lt;author&gt;Tisell, M.&lt;/author&gt;&lt;author&gt;Wikkelso, C.&lt;/author&gt;&lt;/authors&gt;&lt;/contributors&gt;&lt;auth-address&gt;Institutionen for klinisk neurovetenskap, Sahlgrenska Universitetssjukhuset, Goteborg.&lt;/auth-address&gt;&lt;titles&gt;&lt;title&gt;[Incidence of surgery for hydrocephalus in adults surveyed: same number afflicted by hydrocephalus as by multiple sclerosis]&lt;/title&gt;&lt;secondary-title&gt;Lakartidningen&lt;/secondary-title&gt;&lt;/titles&gt;&lt;periodical&gt;&lt;full-title&gt;Lakartidningen&lt;/full-title&gt;&lt;/periodical&gt;&lt;pages&gt;1681-5&lt;/pages&gt;&lt;volume&gt;98&lt;/volume&gt;&lt;number&gt;14&lt;/number&gt;&lt;edition&gt;2001/05/31&lt;/edition&gt;&lt;keywords&gt;&lt;keyword&gt;Adult&lt;/keyword&gt;&lt;keyword&gt;Aged&lt;/keyword&gt;&lt;keyword&gt;Cerebrospinal Fluid Shunts/*statistics &amp;amp; numerical data&lt;/keyword&gt;&lt;keyword&gt;Female&lt;/keyword&gt;&lt;keyword&gt;Humans&lt;/keyword&gt;&lt;keyword&gt;Hydrocephalus/epidemiology/*surgery&lt;/keyword&gt;&lt;keyword&gt;Hydrocephalus, Normal Pressure/epidemiology/surgery&lt;/keyword&gt;&lt;keyword&gt;Incidence&lt;/keyword&gt;&lt;keyword&gt;Male&lt;/keyword&gt;&lt;keyword&gt;Middle Aged&lt;/keyword&gt;&lt;keyword&gt;Retrospective Studies&lt;/keyword&gt;&lt;keyword&gt;Sweden/epidemiology&lt;/keyword&gt;&lt;keyword&gt;Ventriculoperitoneal Shunt/statistics &amp;amp; numerical data&lt;/keyword&gt;&lt;keyword&gt;Ventriculostomy/statistics &amp;amp; numerical data&lt;/keyword&gt;&lt;/keywords&gt;&lt;dates&gt;&lt;year&gt;2001&lt;/year&gt;&lt;pub-dates&gt;&lt;date&gt;Apr 4&lt;/date&gt;&lt;/pub-dates&gt;&lt;/dates&gt;&lt;orig-pub&gt;Operationsincidensen for hydrocefalus hos vuxna kartlagd: lika manga insjuknar i hydrocefalus som i multipel skleros.&lt;/orig-pub&gt;&lt;isbn&gt;0023-7205 (Print)&amp;#xD;0023-7205 (Linking)&lt;/isbn&gt;&lt;accession-num&gt;11379170&lt;/accession-num&gt;&lt;urls&gt;&lt;related-urls&gt;&lt;url&gt;https://www.ncbi.nlm.nih.gov/pubmed/11379170&lt;/url&gt;&lt;/related-urls&gt;&lt;/urls&gt;&lt;/record&gt;&lt;/Cite&gt;&lt;/EndNote&gt;</w:instrText>
            </w:r>
            <w:r w:rsidR="005C31B1">
              <w:fldChar w:fldCharType="separate"/>
            </w:r>
            <w:r w:rsidR="00F40CA6">
              <w:rPr>
                <w:noProof/>
              </w:rPr>
              <w:t>[23]</w:t>
            </w:r>
            <w:r w:rsidR="005C31B1">
              <w:fldChar w:fldCharType="end"/>
            </w:r>
          </w:p>
        </w:tc>
        <w:tc>
          <w:tcPr>
            <w:tcW w:w="6096" w:type="dxa"/>
            <w:hideMark/>
          </w:tcPr>
          <w:p w14:paraId="33829F3D" w14:textId="7B411CB3" w:rsidR="00D954C3" w:rsidRPr="0065762A" w:rsidRDefault="00D954C3">
            <w:r w:rsidRPr="0065762A">
              <w:t>[Incidence of surgery for hydrocephalus in adults surveyed: same number afflicted by hydrocephalus as by multiple sclerosis].</w:t>
            </w:r>
          </w:p>
        </w:tc>
        <w:tc>
          <w:tcPr>
            <w:tcW w:w="4394" w:type="dxa"/>
            <w:hideMark/>
          </w:tcPr>
          <w:p w14:paraId="3523BA42" w14:textId="77777777" w:rsidR="00D954C3" w:rsidRPr="0065762A" w:rsidRDefault="00D954C3">
            <w:r w:rsidRPr="0065762A">
              <w:t>Lakartidningen. 98(14):1681-5, 2001 Apr 04.</w:t>
            </w:r>
          </w:p>
        </w:tc>
        <w:tc>
          <w:tcPr>
            <w:tcW w:w="1559" w:type="dxa"/>
            <w:hideMark/>
          </w:tcPr>
          <w:p w14:paraId="36AD3A50" w14:textId="77777777" w:rsidR="00D954C3" w:rsidRPr="0065762A" w:rsidRDefault="00D954C3">
            <w:r w:rsidRPr="0065762A">
              <w:t>Swedish</w:t>
            </w:r>
          </w:p>
        </w:tc>
      </w:tr>
    </w:tbl>
    <w:p w14:paraId="282F36F3" w14:textId="77777777" w:rsidR="002F17A1" w:rsidRDefault="002F17A1"/>
    <w:p w14:paraId="7DFE6A91" w14:textId="167685F3" w:rsidR="002F17A1" w:rsidRDefault="002F17A1"/>
    <w:p w14:paraId="5BFD73D9" w14:textId="25522AFE" w:rsidR="00B62A6F" w:rsidRDefault="00B62A6F"/>
    <w:p w14:paraId="5C481FF9" w14:textId="3731AE3D" w:rsidR="00B62A6F" w:rsidRPr="00343033" w:rsidRDefault="00343033" w:rsidP="00343033">
      <w:pPr>
        <w:pStyle w:val="Heading1"/>
        <w:rPr>
          <w:rFonts w:ascii="Times New Roman" w:hAnsi="Times New Roman" w:cs="Times New Roman"/>
          <w:b/>
          <w:sz w:val="36"/>
          <w:szCs w:val="36"/>
        </w:rPr>
      </w:pPr>
      <w:r w:rsidRPr="00343033">
        <w:rPr>
          <w:rFonts w:ascii="Times New Roman" w:hAnsi="Times New Roman" w:cs="Times New Roman"/>
          <w:b/>
          <w:sz w:val="36"/>
          <w:szCs w:val="36"/>
        </w:rPr>
        <w:lastRenderedPageBreak/>
        <w:t>References</w:t>
      </w:r>
      <w:bookmarkStart w:id="0" w:name="_GoBack"/>
      <w:bookmarkEnd w:id="0"/>
    </w:p>
    <w:p w14:paraId="64B996E1" w14:textId="77777777" w:rsidR="00B62A6F" w:rsidRDefault="00B62A6F"/>
    <w:p w14:paraId="58D32ED3" w14:textId="77777777" w:rsidR="00F40CA6" w:rsidRPr="00F40CA6" w:rsidRDefault="002F17A1" w:rsidP="00F40CA6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40CA6" w:rsidRPr="00F40CA6">
        <w:rPr>
          <w:noProof/>
        </w:rPr>
        <w:t>1.</w:t>
      </w:r>
      <w:r w:rsidR="00F40CA6" w:rsidRPr="00F40CA6">
        <w:rPr>
          <w:noProof/>
        </w:rPr>
        <w:tab/>
        <w:t>Dai L, Zhou GX, Miao L, Zhu J, Wang YP, Liang J. [Prevalence analysis on congenital hydrocephalus in Chinese perinatal from 1996 to 2004]. Zhonghua Yu Fang Yi Xue Za Zhi. 2006;40(3):180-3. Epub 2006/07/14. PubMed PMID: 16836884.</w:t>
      </w:r>
    </w:p>
    <w:p w14:paraId="120936A9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2.</w:t>
      </w:r>
      <w:r w:rsidRPr="00F40CA6">
        <w:rPr>
          <w:noProof/>
        </w:rPr>
        <w:tab/>
        <w:t>Hu YH, Li LM, Li P. [A five years surveillance on neural system birth defects in rural areas of China]. Zhonghua Liu Xing Bing Xue Za Zhi. 1996;17(1):20-4. Epub 1996/02/01. PubMed PMID: 8758414.</w:t>
      </w:r>
    </w:p>
    <w:p w14:paraId="4587A422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3.</w:t>
      </w:r>
      <w:r w:rsidRPr="00F40CA6">
        <w:rPr>
          <w:noProof/>
        </w:rPr>
        <w:tab/>
        <w:t>Shi MA, Chen YL. [Genetic epidemiologic study of hydrocephalus]. Zhonghua Fu Chan Ke Za Zhi. 1990;25(3):143-5, 87-8. Epub 1990/05/01. PubMed PMID: 2390871.</w:t>
      </w:r>
    </w:p>
    <w:p w14:paraId="505EC751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4.</w:t>
      </w:r>
      <w:r w:rsidRPr="00F40CA6">
        <w:rPr>
          <w:noProof/>
        </w:rPr>
        <w:tab/>
        <w:t>Sipek A, Gregor V, Horacek J, Masatova D. [Congenital hydrocephalus 1961-2000--incidence, prenatal diagnosis and prevalence based on maternal age]. Ceska Gynekol. 2002;67(6):360-4. Epub 2003/03/29. PubMed PMID: 12661376.</w:t>
      </w:r>
    </w:p>
    <w:p w14:paraId="57EA34F0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5.</w:t>
      </w:r>
      <w:r w:rsidRPr="00F40CA6">
        <w:rPr>
          <w:noProof/>
        </w:rPr>
        <w:tab/>
        <w:t>Sipek A, Gregor V, Horacek J, Masatova D, Svetnicova K. [Incidence and survival in children with selected types of congenital defects in the Czech Republic from 1994 to 2001. (Part 1)]. Ceska Gynekol. 2004;69(1):59-65. Epub 2004/04/29. PubMed PMID: 15112390.</w:t>
      </w:r>
    </w:p>
    <w:p w14:paraId="66694EB0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6.</w:t>
      </w:r>
      <w:r w:rsidRPr="00F40CA6">
        <w:rPr>
          <w:noProof/>
        </w:rPr>
        <w:tab/>
        <w:t>Sipek A, Gregor V, Horacek J, Chudobova M, Korandova V, Skibova J. [Occurrence of congenital hydrocephalus in the Czech Republic 1961-1995]. Ceska Gynekol. 1998;63(3):207-10. Epub 1998/09/29. PubMed PMID: 9750382.</w:t>
      </w:r>
    </w:p>
    <w:p w14:paraId="26C538B4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7.</w:t>
      </w:r>
      <w:r w:rsidRPr="00F40CA6">
        <w:rPr>
          <w:noProof/>
        </w:rPr>
        <w:tab/>
        <w:t>Christensen JH, Hansen LK, Garne E. [Congenital hydrocephalus--prevalence and prognosis. Mortality and morbidity in a population-based study]. Ugeskr Laeger. 2003;165(5):466-9. Epub 2003/02/26. PubMed PMID: 12599846.</w:t>
      </w:r>
    </w:p>
    <w:p w14:paraId="0FC39DA9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8.</w:t>
      </w:r>
      <w:r w:rsidRPr="00F40CA6">
        <w:rPr>
          <w:noProof/>
        </w:rPr>
        <w:tab/>
        <w:t>den Quden AL, Hirasing RA, Buitendijk SE, de Jong-van den Berg LT, de Walle HE, Cornel MC. [Prevalence, clinical aspects and prognosis of neural tube defects in The Netherlands]. Ned Tijdschr Geneeskd. 1996;140(42):2092-5. Epub 1996/10/19. PubMed PMID: 8965952.</w:t>
      </w:r>
    </w:p>
    <w:p w14:paraId="7D8BD401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9.</w:t>
      </w:r>
      <w:r w:rsidRPr="00F40CA6">
        <w:rPr>
          <w:noProof/>
        </w:rPr>
        <w:tab/>
        <w:t>Robroch B, Holwerda J, Bos AF, Bilardo CM, van den Berg PP, Snijders RJ. [Ventriculomegaly at the gestational age of 20 weeks; research into its incidence and related abnormalities]. Ned Tijdschr Geneeskd. 2013;157(3):A5148. Epub 2013/01/19. PubMed PMID: 23328015.</w:t>
      </w:r>
    </w:p>
    <w:p w14:paraId="5AF7E426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0.</w:t>
      </w:r>
      <w:r w:rsidRPr="00F40CA6">
        <w:rPr>
          <w:noProof/>
        </w:rPr>
        <w:tab/>
        <w:t>Langmar Z, Nemeth M, Csaba A, Beke A, Joo JG. [Congenital disorders. Hydrocephalus]. Orv Hetil. 2011;152(52):2098-102. Epub 2011/12/14. doi: 10.1556/OH.2011.29261. PubMed PMID: 22155518.</w:t>
      </w:r>
    </w:p>
    <w:p w14:paraId="4D5DCA54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1.</w:t>
      </w:r>
      <w:r w:rsidRPr="00F40CA6">
        <w:rPr>
          <w:noProof/>
        </w:rPr>
        <w:tab/>
        <w:t>Kato T, Iseki C, Takahashi Y, Wada M, Kawanami T, Sato H, et al. [iNPH (Idiopathic normal pressure hydrocephalus) and AVIM (asymptomatic ventriculomegaly with features of iNPH on MRI)]. Rinsho Shinkeigaku. 2010;50(11):963-5. Epub 2011/09/17. PubMed PMID: 21921528.</w:t>
      </w:r>
    </w:p>
    <w:p w14:paraId="4E0592AF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2.</w:t>
      </w:r>
      <w:r w:rsidRPr="00F40CA6">
        <w:rPr>
          <w:noProof/>
        </w:rPr>
        <w:tab/>
        <w:t>Negoro T, Watanabe K, Nakashima S, Kikuchi H, Tamakoshi A. [Clinico-epidemiologic study of infantile hydrocephalus in Japan]. No To Hattatsu. 1994;26(3):211-5. Epub 1994/05/01. PubMed PMID: 8185972.</w:t>
      </w:r>
    </w:p>
    <w:p w14:paraId="271D2CDD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3.</w:t>
      </w:r>
      <w:r w:rsidRPr="00F40CA6">
        <w:rPr>
          <w:noProof/>
        </w:rPr>
        <w:tab/>
        <w:t>Suzuki H, Hirano S, Kurokawa T. [Occurrence of anomalies of the central nervous system in handicapped children]. No To Hattatsu. 1992;24(1):9-13. Epub 1992/01/01. PubMed PMID: 1531019.</w:t>
      </w:r>
    </w:p>
    <w:p w14:paraId="2DE0C1AF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4.</w:t>
      </w:r>
      <w:r w:rsidRPr="00F40CA6">
        <w:rPr>
          <w:noProof/>
        </w:rPr>
        <w:tab/>
        <w:t>Sobaniec-Lotowska M, Ostapiuk H, Sulkowski S, Sobaniec W, Sulik M, Famulski W. [Congenital anomalies of the central nervous system in autopsy specimens]. Wiad Lek. 1989;42(3):159-63. Epub 1989/02/01. PubMed PMID: 2623859.</w:t>
      </w:r>
    </w:p>
    <w:p w14:paraId="37856AA6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5.</w:t>
      </w:r>
      <w:r w:rsidRPr="00F40CA6">
        <w:rPr>
          <w:noProof/>
        </w:rPr>
        <w:tab/>
        <w:t>Cavalcanti DP, Salomao MA. [Incidence of congenital hydrocephalus and the role of the prenatal diagnosis]. J Pediatr (Rio J). 2003;79(2):135-40. Epub 2003/09/23. PubMed PMID: 14502334.</w:t>
      </w:r>
    </w:p>
    <w:p w14:paraId="7FAF6AC9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6.</w:t>
      </w:r>
      <w:r w:rsidRPr="00F40CA6">
        <w:rPr>
          <w:noProof/>
        </w:rPr>
        <w:tab/>
        <w:t>Kliemann SE, Rosemberg S. [Shunted hydrocephalus in childhood: an epidemiological study of 243 consecutive observations]. Arq Neuropsiquiatr. 2005;63(2B):494-501. Epub 2005/08/02. doi: /S0004-282X2005000300024. PubMed PMID: 16059605.</w:t>
      </w:r>
    </w:p>
    <w:p w14:paraId="320AC533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7.</w:t>
      </w:r>
      <w:r w:rsidRPr="00F40CA6">
        <w:rPr>
          <w:noProof/>
        </w:rPr>
        <w:tab/>
        <w:t>Chiosac AA, Manole A, Gorduza EV, Stamatin M, Titianus M, Ivan A. [Research on the incidence and prevalence of congenital abnormalities in Iasi district and Iasi city, from 2001 to 2008]. Rev Med Chir Soc Med Nat Iasi. 2010;114(3):836-40. Epub 2011/01/20. PubMed PMID: 21243811.</w:t>
      </w:r>
    </w:p>
    <w:p w14:paraId="161FAECF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lastRenderedPageBreak/>
        <w:t>18.</w:t>
      </w:r>
      <w:r w:rsidRPr="00F40CA6">
        <w:rPr>
          <w:noProof/>
        </w:rPr>
        <w:tab/>
        <w:t>capital Ka CaCeCyCzCkCaCcIECAC, capital A CeCtCiCeCoCvCaCcENCESC, capital Ghe CaCeCyCkCcENCIC, capital Tse CvCiCeCiCeCkCoCcESCENC, capital Pe CoChCiCeCssCkCoCcVECIC. [The dynamics of the incidence of intraventricular hemorrhages and their outcomes among prematurely born children of the poltava region in 2007-2016]. Wiad Lek. 2017;70(3 pt 1):493-8. Epub 2017/07/18. PubMed PMID: 28711895.</w:t>
      </w:r>
    </w:p>
    <w:p w14:paraId="091A0661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19.</w:t>
      </w:r>
      <w:r w:rsidRPr="00F40CA6">
        <w:rPr>
          <w:noProof/>
        </w:rPr>
        <w:tab/>
        <w:t>Grillo E, da Silva RJ. [Neural tube defects and congenital hydrocephalus. Why is prevalence important?]. J Pediatr (Rio J). 2003;79(2):105-6. Epub 2003/09/23. PubMed PMID: 14502329.</w:t>
      </w:r>
    </w:p>
    <w:p w14:paraId="4681C1CD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20.</w:t>
      </w:r>
      <w:r w:rsidRPr="00F40CA6">
        <w:rPr>
          <w:noProof/>
        </w:rPr>
        <w:tab/>
        <w:t>Pina Pérez S, Costa Pueyo J, Serra Azuara L, Molina Marín C, Escofet Soteras C, Corona Martínez M. Diagnóstico ecográfico de la ventriculomegalia fetal. Seguimiento posnatal. Progresos de Obstetricia y Ginecología. 2014;57(5):202-7. doi: 10.1016/j.pog.2014.01.007.</w:t>
      </w:r>
    </w:p>
    <w:p w14:paraId="1F7426F5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21.</w:t>
      </w:r>
      <w:r w:rsidRPr="00F40CA6">
        <w:rPr>
          <w:noProof/>
        </w:rPr>
        <w:tab/>
        <w:t>Ruggieri VL, Arberas CL. [Genetic syndromes recognizable in the neonatal period]. Medicina (B Aires). 2009;69(1 Pt 1):15-35. Epub 2009/02/26. PubMed PMID: 19239999.</w:t>
      </w:r>
    </w:p>
    <w:p w14:paraId="1F92A6E6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22.</w:t>
      </w:r>
      <w:r w:rsidRPr="00F40CA6">
        <w:rPr>
          <w:noProof/>
        </w:rPr>
        <w:tab/>
        <w:t>Fernell E, Hagberg G, Hagberg B. [Infantile hydrocephalus. Complication of prematurity]. Lakartidningen. 1993;90(9):791-3. Epub 1993/03/03. PubMed PMID: 8445965.</w:t>
      </w:r>
    </w:p>
    <w:p w14:paraId="07A47AEF" w14:textId="77777777" w:rsidR="00F40CA6" w:rsidRPr="00F40CA6" w:rsidRDefault="00F40CA6" w:rsidP="00F40CA6">
      <w:pPr>
        <w:pStyle w:val="EndNoteBibliography"/>
        <w:rPr>
          <w:noProof/>
        </w:rPr>
      </w:pPr>
      <w:r w:rsidRPr="00F40CA6">
        <w:rPr>
          <w:noProof/>
        </w:rPr>
        <w:t>23.</w:t>
      </w:r>
      <w:r w:rsidRPr="00F40CA6">
        <w:rPr>
          <w:noProof/>
        </w:rPr>
        <w:tab/>
        <w:t>Hoglund M, Tisell M, Wikkelso C. [Incidence of surgery for hydrocephalus in adults surveyed: same number afflicted by hydrocephalus as by multiple sclerosis]. Lakartidningen. 2001;98(14):1681-5. Epub 2001/05/31. PubMed PMID: 11379170.</w:t>
      </w:r>
    </w:p>
    <w:p w14:paraId="0D7415C0" w14:textId="6710B960" w:rsidR="003A0483" w:rsidRDefault="002F17A1">
      <w:r>
        <w:fldChar w:fldCharType="end"/>
      </w:r>
    </w:p>
    <w:sectPr w:rsidR="003A0483" w:rsidSect="0065762A">
      <w:pgSz w:w="15840" w:h="12240" w:orient="landscape"/>
      <w:pgMar w:top="567" w:right="799" w:bottom="567" w:left="56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5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fraw0ahvast5ezsxm55vde9esatwxaf05w&quot;&gt;My EndNote Library&lt;record-ids&gt;&lt;item&gt;57694&lt;/item&gt;&lt;item&gt;57695&lt;/item&gt;&lt;item&gt;57697&lt;/item&gt;&lt;item&gt;57698&lt;/item&gt;&lt;item&gt;57699&lt;/item&gt;&lt;item&gt;57700&lt;/item&gt;&lt;item&gt;57701&lt;/item&gt;&lt;item&gt;57702&lt;/item&gt;&lt;item&gt;57703&lt;/item&gt;&lt;item&gt;57704&lt;/item&gt;&lt;item&gt;57707&lt;/item&gt;&lt;item&gt;57708&lt;/item&gt;&lt;item&gt;57709&lt;/item&gt;&lt;item&gt;57710&lt;/item&gt;&lt;item&gt;57711&lt;/item&gt;&lt;item&gt;57712&lt;/item&gt;&lt;item&gt;57713&lt;/item&gt;&lt;item&gt;57714&lt;/item&gt;&lt;item&gt;57715&lt;/item&gt;&lt;item&gt;57717&lt;/item&gt;&lt;item&gt;57718&lt;/item&gt;&lt;item&gt;57719&lt;/item&gt;&lt;item&gt;57720&lt;/item&gt;&lt;/record-ids&gt;&lt;/item&gt;&lt;/Libraries&gt;"/>
  </w:docVars>
  <w:rsids>
    <w:rsidRoot w:val="0065762A"/>
    <w:rsid w:val="000005B2"/>
    <w:rsid w:val="00001609"/>
    <w:rsid w:val="00014461"/>
    <w:rsid w:val="00016EC1"/>
    <w:rsid w:val="00030F70"/>
    <w:rsid w:val="00044E3B"/>
    <w:rsid w:val="00056CB4"/>
    <w:rsid w:val="00062C85"/>
    <w:rsid w:val="00065E94"/>
    <w:rsid w:val="000678BE"/>
    <w:rsid w:val="00070947"/>
    <w:rsid w:val="00076A76"/>
    <w:rsid w:val="00091400"/>
    <w:rsid w:val="00097160"/>
    <w:rsid w:val="000A5D57"/>
    <w:rsid w:val="000B48AC"/>
    <w:rsid w:val="000C43FF"/>
    <w:rsid w:val="000D28FA"/>
    <w:rsid w:val="000D6395"/>
    <w:rsid w:val="000E01F5"/>
    <w:rsid w:val="0010049F"/>
    <w:rsid w:val="0010504A"/>
    <w:rsid w:val="001102A7"/>
    <w:rsid w:val="00111841"/>
    <w:rsid w:val="001130DE"/>
    <w:rsid w:val="00134173"/>
    <w:rsid w:val="00136145"/>
    <w:rsid w:val="0013697A"/>
    <w:rsid w:val="001807B4"/>
    <w:rsid w:val="001D6704"/>
    <w:rsid w:val="001E1424"/>
    <w:rsid w:val="001E1A1B"/>
    <w:rsid w:val="001E26EC"/>
    <w:rsid w:val="001E3336"/>
    <w:rsid w:val="001F2C5E"/>
    <w:rsid w:val="001F54F8"/>
    <w:rsid w:val="00204923"/>
    <w:rsid w:val="00212BE8"/>
    <w:rsid w:val="002156E4"/>
    <w:rsid w:val="00226FDF"/>
    <w:rsid w:val="00240D72"/>
    <w:rsid w:val="00262DF5"/>
    <w:rsid w:val="00267F88"/>
    <w:rsid w:val="00272B43"/>
    <w:rsid w:val="002929C6"/>
    <w:rsid w:val="002938B5"/>
    <w:rsid w:val="002966EA"/>
    <w:rsid w:val="002A259F"/>
    <w:rsid w:val="002B4B4D"/>
    <w:rsid w:val="002B5C09"/>
    <w:rsid w:val="002D2A2A"/>
    <w:rsid w:val="002F17A1"/>
    <w:rsid w:val="002F20BF"/>
    <w:rsid w:val="00327828"/>
    <w:rsid w:val="00343033"/>
    <w:rsid w:val="00344389"/>
    <w:rsid w:val="00370A1A"/>
    <w:rsid w:val="00377482"/>
    <w:rsid w:val="003A0483"/>
    <w:rsid w:val="003A2D8A"/>
    <w:rsid w:val="003A312C"/>
    <w:rsid w:val="003B2DE2"/>
    <w:rsid w:val="003C3174"/>
    <w:rsid w:val="003C4469"/>
    <w:rsid w:val="003D7263"/>
    <w:rsid w:val="003E41CB"/>
    <w:rsid w:val="003E5BCE"/>
    <w:rsid w:val="004150A1"/>
    <w:rsid w:val="00444506"/>
    <w:rsid w:val="00444C33"/>
    <w:rsid w:val="00456982"/>
    <w:rsid w:val="00476205"/>
    <w:rsid w:val="004A11B2"/>
    <w:rsid w:val="004A4323"/>
    <w:rsid w:val="004A6DAC"/>
    <w:rsid w:val="004B5CDC"/>
    <w:rsid w:val="004C38B6"/>
    <w:rsid w:val="004C3DC7"/>
    <w:rsid w:val="004C5896"/>
    <w:rsid w:val="004C7B3E"/>
    <w:rsid w:val="004F3062"/>
    <w:rsid w:val="004F770B"/>
    <w:rsid w:val="00500997"/>
    <w:rsid w:val="00502E58"/>
    <w:rsid w:val="005062D1"/>
    <w:rsid w:val="00520020"/>
    <w:rsid w:val="0054065A"/>
    <w:rsid w:val="00544FC3"/>
    <w:rsid w:val="00554078"/>
    <w:rsid w:val="00556ED9"/>
    <w:rsid w:val="0057196A"/>
    <w:rsid w:val="00581140"/>
    <w:rsid w:val="00590A78"/>
    <w:rsid w:val="005B4D62"/>
    <w:rsid w:val="005B57FC"/>
    <w:rsid w:val="005C31B1"/>
    <w:rsid w:val="005C449E"/>
    <w:rsid w:val="005C631C"/>
    <w:rsid w:val="005D006A"/>
    <w:rsid w:val="005D0A3A"/>
    <w:rsid w:val="005E5EBD"/>
    <w:rsid w:val="005F1B53"/>
    <w:rsid w:val="005F430B"/>
    <w:rsid w:val="005F4E26"/>
    <w:rsid w:val="005F4E8B"/>
    <w:rsid w:val="0061024B"/>
    <w:rsid w:val="0061087E"/>
    <w:rsid w:val="0063133C"/>
    <w:rsid w:val="006345BD"/>
    <w:rsid w:val="0064072F"/>
    <w:rsid w:val="00641906"/>
    <w:rsid w:val="006513A0"/>
    <w:rsid w:val="00656906"/>
    <w:rsid w:val="0065762A"/>
    <w:rsid w:val="00664604"/>
    <w:rsid w:val="00690AE4"/>
    <w:rsid w:val="00693FDC"/>
    <w:rsid w:val="006A15FF"/>
    <w:rsid w:val="006A5B9B"/>
    <w:rsid w:val="006B0E87"/>
    <w:rsid w:val="006B1A49"/>
    <w:rsid w:val="006D569A"/>
    <w:rsid w:val="006D7EB2"/>
    <w:rsid w:val="006E48CE"/>
    <w:rsid w:val="006F3EE4"/>
    <w:rsid w:val="006F7825"/>
    <w:rsid w:val="00701A57"/>
    <w:rsid w:val="007222BD"/>
    <w:rsid w:val="0072481F"/>
    <w:rsid w:val="007304D5"/>
    <w:rsid w:val="00754E24"/>
    <w:rsid w:val="0077164E"/>
    <w:rsid w:val="0077554F"/>
    <w:rsid w:val="00776DBD"/>
    <w:rsid w:val="00782E68"/>
    <w:rsid w:val="00786C3E"/>
    <w:rsid w:val="007979E9"/>
    <w:rsid w:val="007A23AC"/>
    <w:rsid w:val="007A42EA"/>
    <w:rsid w:val="007A4B64"/>
    <w:rsid w:val="007B1B04"/>
    <w:rsid w:val="007B49CD"/>
    <w:rsid w:val="007B7A65"/>
    <w:rsid w:val="007C7318"/>
    <w:rsid w:val="007D6186"/>
    <w:rsid w:val="007E021A"/>
    <w:rsid w:val="007E3AF9"/>
    <w:rsid w:val="00800F0D"/>
    <w:rsid w:val="0080601E"/>
    <w:rsid w:val="008138EC"/>
    <w:rsid w:val="008230A5"/>
    <w:rsid w:val="00824455"/>
    <w:rsid w:val="00833524"/>
    <w:rsid w:val="00835791"/>
    <w:rsid w:val="008430B7"/>
    <w:rsid w:val="0086015A"/>
    <w:rsid w:val="0086342B"/>
    <w:rsid w:val="00870A9D"/>
    <w:rsid w:val="00871505"/>
    <w:rsid w:val="00874663"/>
    <w:rsid w:val="00891629"/>
    <w:rsid w:val="00895027"/>
    <w:rsid w:val="008F20F1"/>
    <w:rsid w:val="008F7DC2"/>
    <w:rsid w:val="00900E1A"/>
    <w:rsid w:val="00907E9F"/>
    <w:rsid w:val="00915198"/>
    <w:rsid w:val="00917EF0"/>
    <w:rsid w:val="00923C0E"/>
    <w:rsid w:val="00926CD6"/>
    <w:rsid w:val="009436BE"/>
    <w:rsid w:val="00945C05"/>
    <w:rsid w:val="00946158"/>
    <w:rsid w:val="00976F20"/>
    <w:rsid w:val="00986AB0"/>
    <w:rsid w:val="009A2809"/>
    <w:rsid w:val="009B04D4"/>
    <w:rsid w:val="009B0EA6"/>
    <w:rsid w:val="009B231E"/>
    <w:rsid w:val="009C0389"/>
    <w:rsid w:val="009C1FC5"/>
    <w:rsid w:val="009D5F15"/>
    <w:rsid w:val="009D6544"/>
    <w:rsid w:val="009E579A"/>
    <w:rsid w:val="009E73BC"/>
    <w:rsid w:val="00A04FAF"/>
    <w:rsid w:val="00A1216D"/>
    <w:rsid w:val="00A13C97"/>
    <w:rsid w:val="00A15699"/>
    <w:rsid w:val="00A22A09"/>
    <w:rsid w:val="00A24657"/>
    <w:rsid w:val="00A36916"/>
    <w:rsid w:val="00A40587"/>
    <w:rsid w:val="00A42B6E"/>
    <w:rsid w:val="00A71C3A"/>
    <w:rsid w:val="00A7483D"/>
    <w:rsid w:val="00A86546"/>
    <w:rsid w:val="00AB0910"/>
    <w:rsid w:val="00AB1313"/>
    <w:rsid w:val="00AC4CAA"/>
    <w:rsid w:val="00AD23E4"/>
    <w:rsid w:val="00AD58A4"/>
    <w:rsid w:val="00AD58C2"/>
    <w:rsid w:val="00AE090F"/>
    <w:rsid w:val="00AE6113"/>
    <w:rsid w:val="00AF51A3"/>
    <w:rsid w:val="00AF7602"/>
    <w:rsid w:val="00B07622"/>
    <w:rsid w:val="00B11A45"/>
    <w:rsid w:val="00B11BDC"/>
    <w:rsid w:val="00B269BD"/>
    <w:rsid w:val="00B32D5E"/>
    <w:rsid w:val="00B524DF"/>
    <w:rsid w:val="00B62A6F"/>
    <w:rsid w:val="00B7611B"/>
    <w:rsid w:val="00B772CE"/>
    <w:rsid w:val="00B77A88"/>
    <w:rsid w:val="00B9024A"/>
    <w:rsid w:val="00B9404A"/>
    <w:rsid w:val="00BA415B"/>
    <w:rsid w:val="00BB1032"/>
    <w:rsid w:val="00BB4A38"/>
    <w:rsid w:val="00BC2E4A"/>
    <w:rsid w:val="00BF0376"/>
    <w:rsid w:val="00C00793"/>
    <w:rsid w:val="00C03890"/>
    <w:rsid w:val="00C17D32"/>
    <w:rsid w:val="00C37E37"/>
    <w:rsid w:val="00C55175"/>
    <w:rsid w:val="00C63DDA"/>
    <w:rsid w:val="00C726B4"/>
    <w:rsid w:val="00C82578"/>
    <w:rsid w:val="00C962E7"/>
    <w:rsid w:val="00CA565A"/>
    <w:rsid w:val="00CB0A36"/>
    <w:rsid w:val="00CB19B8"/>
    <w:rsid w:val="00CB42A6"/>
    <w:rsid w:val="00CC291E"/>
    <w:rsid w:val="00CD28D7"/>
    <w:rsid w:val="00CD3265"/>
    <w:rsid w:val="00CE5F7D"/>
    <w:rsid w:val="00D049A4"/>
    <w:rsid w:val="00D04D82"/>
    <w:rsid w:val="00D056B7"/>
    <w:rsid w:val="00D12261"/>
    <w:rsid w:val="00D20B2A"/>
    <w:rsid w:val="00D23855"/>
    <w:rsid w:val="00D279FA"/>
    <w:rsid w:val="00D36F4C"/>
    <w:rsid w:val="00D41AA1"/>
    <w:rsid w:val="00D7284A"/>
    <w:rsid w:val="00D842B2"/>
    <w:rsid w:val="00D954C3"/>
    <w:rsid w:val="00DA117D"/>
    <w:rsid w:val="00DB559E"/>
    <w:rsid w:val="00DB68CF"/>
    <w:rsid w:val="00DD04BA"/>
    <w:rsid w:val="00DD40CE"/>
    <w:rsid w:val="00DE4279"/>
    <w:rsid w:val="00DF2070"/>
    <w:rsid w:val="00DF3A0F"/>
    <w:rsid w:val="00E04282"/>
    <w:rsid w:val="00E07469"/>
    <w:rsid w:val="00E128AB"/>
    <w:rsid w:val="00E12982"/>
    <w:rsid w:val="00E30886"/>
    <w:rsid w:val="00E40298"/>
    <w:rsid w:val="00E44A98"/>
    <w:rsid w:val="00E70CC2"/>
    <w:rsid w:val="00E72F63"/>
    <w:rsid w:val="00EA342A"/>
    <w:rsid w:val="00EA57D2"/>
    <w:rsid w:val="00EB6627"/>
    <w:rsid w:val="00EC45FC"/>
    <w:rsid w:val="00ED7029"/>
    <w:rsid w:val="00EE5D8D"/>
    <w:rsid w:val="00F02A18"/>
    <w:rsid w:val="00F0602C"/>
    <w:rsid w:val="00F11175"/>
    <w:rsid w:val="00F25DC4"/>
    <w:rsid w:val="00F27FF1"/>
    <w:rsid w:val="00F37593"/>
    <w:rsid w:val="00F40CA6"/>
    <w:rsid w:val="00F4137F"/>
    <w:rsid w:val="00F6611F"/>
    <w:rsid w:val="00F67309"/>
    <w:rsid w:val="00F736CD"/>
    <w:rsid w:val="00F95701"/>
    <w:rsid w:val="00FA3B91"/>
    <w:rsid w:val="00FA4F71"/>
    <w:rsid w:val="00FA51D8"/>
    <w:rsid w:val="00FC0C7F"/>
    <w:rsid w:val="00FC4DC0"/>
    <w:rsid w:val="00FC50A5"/>
    <w:rsid w:val="00FC6F5F"/>
    <w:rsid w:val="00FF0FEE"/>
    <w:rsid w:val="00FF18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DBFF17"/>
  <w15:chartTrackingRefBased/>
  <w15:docId w15:val="{B4C330EC-EA5F-3E4A-BEB0-10FBC429FC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4303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576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F17A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17A1"/>
    <w:rPr>
      <w:rFonts w:ascii="Times New Roman" w:eastAsiaTheme="minorEastAsia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F17A1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17A1"/>
    <w:rPr>
      <w:rFonts w:ascii="Calibri" w:eastAsiaTheme="minorEastAsia" w:hAnsi="Calibri"/>
    </w:rPr>
  </w:style>
  <w:style w:type="paragraph" w:customStyle="1" w:styleId="EndNoteBibliography">
    <w:name w:val="EndNote Bibliography"/>
    <w:basedOn w:val="Normal"/>
    <w:link w:val="EndNoteBibliographyChar"/>
    <w:rsid w:val="002F17A1"/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F17A1"/>
    <w:rPr>
      <w:rFonts w:ascii="Calibri" w:eastAsiaTheme="minorEastAsia" w:hAnsi="Calibri"/>
    </w:rPr>
  </w:style>
  <w:style w:type="character" w:customStyle="1" w:styleId="Heading1Char">
    <w:name w:val="Heading 1 Char"/>
    <w:basedOn w:val="DefaultParagraphFont"/>
    <w:link w:val="Heading1"/>
    <w:uiPriority w:val="9"/>
    <w:rsid w:val="0034303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757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2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4</Pages>
  <Words>6428</Words>
  <Characters>36640</Characters>
  <Application>Microsoft Office Word</Application>
  <DocSecurity>0</DocSecurity>
  <Lines>305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 Isaacs</dc:creator>
  <cp:keywords/>
  <dc:description/>
  <cp:lastModifiedBy>Albert Isaacs</cp:lastModifiedBy>
  <cp:revision>17</cp:revision>
  <dcterms:created xsi:type="dcterms:W3CDTF">2018-08-10T23:43:00Z</dcterms:created>
  <dcterms:modified xsi:type="dcterms:W3CDTF">2018-09-19T15:22:00Z</dcterms:modified>
</cp:coreProperties>
</file>